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77777777" w:rsidR="00AC078C" w:rsidRPr="00DB618A" w:rsidRDefault="00AC078C" w:rsidP="00AC078C">
      <w:pPr>
        <w:spacing w:after="224" w:line="240" w:lineRule="auto"/>
        <w:ind w:right="-15"/>
        <w:jc w:val="center"/>
        <w:rPr>
          <w:b/>
          <w:bCs/>
          <w:sz w:val="28"/>
          <w:szCs w:val="28"/>
        </w:rPr>
      </w:pPr>
      <w:r w:rsidRPr="00DB618A">
        <w:rPr>
          <w:rFonts w:eastAsia="Arial"/>
          <w:b/>
          <w:bCs/>
          <w:sz w:val="28"/>
          <w:szCs w:val="28"/>
        </w:rPr>
        <w:t>TRƯỜNG ĐẠI HỌC CÔNG NGHIỆP TP.HCM</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4A1B75E5" w:rsidR="00AC078C" w:rsidRPr="00DB618A" w:rsidRDefault="00AC078C" w:rsidP="009F1AE0">
      <w:pPr>
        <w:spacing w:line="276" w:lineRule="auto"/>
        <w:rPr>
          <w:sz w:val="28"/>
        </w:rPr>
      </w:pP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Pr>
          <w:sz w:val="28"/>
        </w:rPr>
        <w:t>ĐIỆN TỬ</w:t>
      </w:r>
    </w:p>
    <w:p w14:paraId="0F0FA2D1" w14:textId="56B975FF"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chuyên</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w:t>
      </w:r>
      <w:proofErr w:type="spellStart"/>
      <w:r w:rsidRPr="00DB618A">
        <w:rPr>
          <w:szCs w:val="26"/>
        </w:rPr>
        <w:t>Chí</w:t>
      </w:r>
      <w:proofErr w:type="spellEnd"/>
      <w:r w:rsidRPr="00DB618A">
        <w:rPr>
          <w:szCs w:val="26"/>
        </w:rPr>
        <w:t xml:space="preserve">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proofErr w:type="spellStart"/>
      <w:r w:rsidRPr="00DB618A">
        <w:rPr>
          <w:szCs w:val="26"/>
        </w:rPr>
        <w:t>Thành</w:t>
      </w:r>
      <w:proofErr w:type="spellEnd"/>
      <w:r w:rsidRPr="00DB618A">
        <w:rPr>
          <w:szCs w:val="26"/>
        </w:rPr>
        <w:t xml:space="preserve">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7777777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VIỆN</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479701F"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6D4CC12"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w:t>
      </w:r>
      <w:proofErr w:type="spellStart"/>
      <w:r w:rsidRPr="00DB618A">
        <w:rPr>
          <w:rFonts w:eastAsia="Calibri"/>
          <w:szCs w:val="26"/>
        </w:rPr>
        <w:t>Bình</w:t>
      </w:r>
      <w:proofErr w:type="spellEnd"/>
      <w:r w:rsidRPr="00DB618A">
        <w:rPr>
          <w:rFonts w:eastAsia="Calibri"/>
          <w:szCs w:val="26"/>
        </w:rPr>
        <w:t xml:space="preserve"> </w:t>
      </w:r>
      <w:proofErr w:type="spellStart"/>
      <w:r w:rsidR="00160C28">
        <w:rPr>
          <w:rFonts w:eastAsia="Calibri"/>
          <w:szCs w:val="26"/>
        </w:rPr>
        <w:t>Thuận</w:t>
      </w:r>
      <w:proofErr w:type="spellEnd"/>
      <w:r w:rsidRPr="00DB618A">
        <w:rPr>
          <w:rFonts w:eastAsia="Calibri"/>
          <w:szCs w:val="26"/>
        </w:rPr>
        <w:tab/>
      </w:r>
    </w:p>
    <w:p w14:paraId="5C84E997" w14:textId="6498A1CD" w:rsidR="008019F5" w:rsidRPr="00DB618A" w:rsidRDefault="008019F5" w:rsidP="008019F5">
      <w:pPr>
        <w:tabs>
          <w:tab w:val="left" w:pos="5670"/>
          <w:tab w:val="left" w:pos="8647"/>
        </w:tabs>
        <w:jc w:val="left"/>
        <w:rPr>
          <w:rFonts w:eastAsia="Calibri"/>
          <w:szCs w:val="26"/>
        </w:rPr>
      </w:pPr>
      <w:proofErr w:type="spellStart"/>
      <w:r w:rsidRPr="00DB618A">
        <w:rPr>
          <w:rFonts w:eastAsia="Calibri"/>
          <w:szCs w:val="26"/>
        </w:rPr>
        <w:t>Chuyên</w:t>
      </w:r>
      <w:proofErr w:type="spellEnd"/>
      <w:r w:rsidRPr="00DB618A">
        <w:rPr>
          <w:rFonts w:eastAsia="Calibri"/>
          <w:szCs w:val="26"/>
        </w:rPr>
        <w:t xml:space="preserve"> </w:t>
      </w:r>
      <w:proofErr w:type="spellStart"/>
      <w:r w:rsidRPr="00DB618A">
        <w:rPr>
          <w:rFonts w:eastAsia="Calibri"/>
          <w:szCs w:val="26"/>
        </w:rPr>
        <w:t>ngành</w:t>
      </w:r>
      <w:proofErr w:type="spellEnd"/>
      <w:r w:rsidRPr="00DB618A">
        <w:rPr>
          <w:rFonts w:eastAsia="Calibri"/>
          <w:szCs w:val="26"/>
        </w:rPr>
        <w:t>:</w:t>
      </w:r>
      <w:r w:rsidR="00160C28">
        <w:rPr>
          <w:rFonts w:eastAsia="Calibri"/>
          <w:szCs w:val="26"/>
        </w:rPr>
        <w:t xml:space="preserve"> ĐIỆN TỬ</w:t>
      </w:r>
      <w:r w:rsidRPr="00DB618A">
        <w:rPr>
          <w:rFonts w:eastAsia="Calibri"/>
          <w:szCs w:val="26"/>
        </w:rPr>
        <w:tab/>
        <w:t xml:space="preserve"> </w:t>
      </w:r>
      <w:proofErr w:type="spellStart"/>
      <w:r w:rsidRPr="00DB618A">
        <w:rPr>
          <w:rFonts w:eastAsia="Calibri"/>
          <w:szCs w:val="26"/>
        </w:rPr>
        <w:t>Mã</w:t>
      </w:r>
      <w:proofErr w:type="spellEnd"/>
      <w:r w:rsidRPr="00DB618A">
        <w:rPr>
          <w:rFonts w:eastAsia="Calibri"/>
          <w:szCs w:val="26"/>
        </w:rPr>
        <w:t xml:space="preserve"> </w:t>
      </w:r>
      <w:proofErr w:type="spellStart"/>
      <w:r w:rsidRPr="00DB618A">
        <w:rPr>
          <w:rFonts w:eastAsia="Calibri"/>
          <w:szCs w:val="26"/>
        </w:rPr>
        <w:t>chuyên</w:t>
      </w:r>
      <w:proofErr w:type="spellEnd"/>
      <w:r w:rsidRPr="00DB618A">
        <w:rPr>
          <w:rFonts w:eastAsia="Calibri"/>
          <w:szCs w:val="26"/>
        </w:rPr>
        <w:t xml:space="preserve"> </w:t>
      </w:r>
      <w:proofErr w:type="spellStart"/>
      <w:r w:rsidRPr="00DB618A">
        <w:rPr>
          <w:rFonts w:eastAsia="Calibri"/>
          <w:szCs w:val="26"/>
        </w:rPr>
        <w:t>ngành</w:t>
      </w:r>
      <w:proofErr w:type="spellEnd"/>
      <w:r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9C4494">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w:t>
      </w:r>
      <w:r>
        <w:rPr>
          <w:szCs w:val="24"/>
        </w:rPr>
        <w:t>RTE</w:t>
      </w:r>
      <w:r w:rsidRPr="00160C28">
        <w:rPr>
          <w:szCs w:val="24"/>
        </w:rPr>
        <w:t xml:space="preserve"> </w:t>
      </w:r>
      <w:r>
        <w:rPr>
          <w:szCs w:val="24"/>
        </w:rPr>
        <w:t>G</w:t>
      </w:r>
      <w:r w:rsidRPr="00160C28">
        <w:rPr>
          <w:szCs w:val="24"/>
        </w:rPr>
        <w:t>enerator</w:t>
      </w:r>
      <w:r>
        <w:rPr>
          <w:szCs w:val="24"/>
        </w:rPr>
        <w:t xml:space="preserve"> </w:t>
      </w:r>
      <w:proofErr w:type="spellStart"/>
      <w:r>
        <w:rPr>
          <w:szCs w:val="24"/>
        </w:rPr>
        <w:t>dựa</w:t>
      </w:r>
      <w:proofErr w:type="spellEnd"/>
      <w:r>
        <w:rPr>
          <w:szCs w:val="24"/>
        </w:rPr>
        <w:t xml:space="preserve"> </w:t>
      </w:r>
      <w:proofErr w:type="spellStart"/>
      <w:r>
        <w:rPr>
          <w:szCs w:val="24"/>
        </w:rPr>
        <w:t>trên</w:t>
      </w:r>
      <w:proofErr w:type="spellEnd"/>
      <w:r>
        <w:rPr>
          <w:szCs w:val="24"/>
        </w:rPr>
        <w:t xml:space="preserve"> </w:t>
      </w:r>
      <w:proofErr w:type="spellStart"/>
      <w:r>
        <w:rPr>
          <w:szCs w:val="24"/>
        </w:rPr>
        <w:t>tiêu</w:t>
      </w:r>
      <w:proofErr w:type="spellEnd"/>
      <w:r>
        <w:rPr>
          <w:szCs w:val="24"/>
        </w:rPr>
        <w:t xml:space="preserve"> </w:t>
      </w:r>
      <w:proofErr w:type="spellStart"/>
      <w:r>
        <w:rPr>
          <w:szCs w:val="24"/>
        </w:rPr>
        <w:t>chuẩn</w:t>
      </w:r>
      <w:proofErr w:type="spellEnd"/>
      <w:r>
        <w:rPr>
          <w:szCs w:val="24"/>
        </w:rPr>
        <w:t xml:space="preserve"> AUTOSAR 4.2.2.</w:t>
      </w:r>
    </w:p>
    <w:p w14:paraId="53D488E9" w14:textId="455A14B8" w:rsidR="008019F5" w:rsidRPr="00DB618A" w:rsidRDefault="00A910AE" w:rsidP="009C4494">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9C4494">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w:t>
      </w:r>
      <w:r>
        <w:rPr>
          <w:szCs w:val="24"/>
        </w:rPr>
        <w:t>RTE</w:t>
      </w:r>
      <w:r w:rsidRPr="00160C28">
        <w:rPr>
          <w:szCs w:val="24"/>
        </w:rPr>
        <w:t xml:space="preserve"> </w:t>
      </w:r>
      <w:r>
        <w:rPr>
          <w:szCs w:val="24"/>
        </w:rPr>
        <w:t>G</w:t>
      </w:r>
      <w:r w:rsidRPr="00160C28">
        <w:rPr>
          <w:szCs w:val="24"/>
        </w:rPr>
        <w:t>enerator</w:t>
      </w:r>
      <w:r>
        <w:rPr>
          <w:szCs w:val="24"/>
        </w:rPr>
        <w:t xml:space="preserve"> </w:t>
      </w:r>
      <w:proofErr w:type="spellStart"/>
      <w:r>
        <w:rPr>
          <w:szCs w:val="24"/>
        </w:rPr>
        <w:t>lên</w:t>
      </w:r>
      <w:proofErr w:type="spellEnd"/>
      <w:r>
        <w:rPr>
          <w:szCs w:val="24"/>
        </w:rPr>
        <w:t xml:space="preserve"> </w:t>
      </w:r>
      <w:proofErr w:type="spellStart"/>
      <w:r>
        <w:rPr>
          <w:szCs w:val="24"/>
        </w:rPr>
        <w:t>hệ</w:t>
      </w:r>
      <w:proofErr w:type="spellEnd"/>
      <w:r>
        <w:rPr>
          <w:szCs w:val="24"/>
        </w:rPr>
        <w:t xml:space="preserve"> </w:t>
      </w:r>
      <w:proofErr w:type="spellStart"/>
      <w:r>
        <w:rPr>
          <w:szCs w:val="24"/>
        </w:rPr>
        <w:t>thống</w:t>
      </w:r>
      <w:proofErr w:type="spellEnd"/>
      <w:r>
        <w:rPr>
          <w:szCs w:val="24"/>
        </w:rPr>
        <w:t xml:space="preserve"> </w:t>
      </w:r>
      <w:proofErr w:type="spellStart"/>
      <w:r>
        <w:rPr>
          <w:szCs w:val="24"/>
        </w:rPr>
        <w:t>phần</w:t>
      </w:r>
      <w:proofErr w:type="spellEnd"/>
      <w:r>
        <w:rPr>
          <w:szCs w:val="24"/>
        </w:rPr>
        <w:t xml:space="preserve"> </w:t>
      </w:r>
      <w:proofErr w:type="spellStart"/>
      <w:r>
        <w:rPr>
          <w:szCs w:val="24"/>
        </w:rPr>
        <w:t>cứng</w:t>
      </w:r>
      <w:proofErr w:type="spellEnd"/>
      <w:r>
        <w:rPr>
          <w:szCs w:val="24"/>
        </w:rPr>
        <w:t xml:space="preserve"> demo </w:t>
      </w:r>
      <w:proofErr w:type="spellStart"/>
      <w:r>
        <w:rPr>
          <w:szCs w:val="24"/>
        </w:rPr>
        <w:t>có</w:t>
      </w:r>
      <w:proofErr w:type="spellEnd"/>
      <w:r>
        <w:rPr>
          <w:szCs w:val="24"/>
        </w:rPr>
        <w:t xml:space="preserve"> </w:t>
      </w:r>
      <w:proofErr w:type="spellStart"/>
      <w:r>
        <w:rPr>
          <w:szCs w:val="24"/>
        </w:rPr>
        <w:t>tích</w:t>
      </w:r>
      <w:proofErr w:type="spellEnd"/>
      <w:r>
        <w:rPr>
          <w:szCs w:val="24"/>
        </w:rPr>
        <w:t xml:space="preserve"> </w:t>
      </w:r>
      <w:proofErr w:type="spellStart"/>
      <w:r>
        <w:rPr>
          <w:szCs w:val="24"/>
        </w:rPr>
        <w:t>hợp</w:t>
      </w:r>
      <w:proofErr w:type="spellEnd"/>
      <w:r>
        <w:rPr>
          <w:szCs w:val="24"/>
        </w:rPr>
        <w:t xml:space="preserve"> vi </w:t>
      </w:r>
      <w:proofErr w:type="spellStart"/>
      <w:r>
        <w:rPr>
          <w:szCs w:val="24"/>
        </w:rPr>
        <w:t>điều</w:t>
      </w:r>
      <w:proofErr w:type="spellEnd"/>
      <w:r>
        <w:rPr>
          <w:szCs w:val="24"/>
        </w:rPr>
        <w:t xml:space="preserve"> </w:t>
      </w:r>
      <w:proofErr w:type="spellStart"/>
      <w:r>
        <w:rPr>
          <w:szCs w:val="24"/>
        </w:rPr>
        <w:t>khiển</w:t>
      </w:r>
      <w:proofErr w:type="spellEnd"/>
      <w:r>
        <w:rPr>
          <w:szCs w:val="24"/>
        </w:rPr>
        <w:t xml:space="preserve"> ESP32.</w:t>
      </w:r>
    </w:p>
    <w:p w14:paraId="53BE4889" w14:textId="39A8EF26" w:rsidR="008019F5" w:rsidRPr="00DB618A" w:rsidRDefault="00A910AE" w:rsidP="009C4494">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CF0F1E">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w:t>
      </w:r>
      <w:proofErr w:type="spellStart"/>
      <w:r w:rsidRPr="00DB618A">
        <w:rPr>
          <w:rFonts w:eastAsia="Calibri"/>
          <w:i/>
          <w:szCs w:val="26"/>
        </w:rPr>
        <w:t>Chí</w:t>
      </w:r>
      <w:proofErr w:type="spellEnd"/>
      <w:r w:rsidRPr="00DB618A">
        <w:rPr>
          <w:rFonts w:eastAsia="Calibri"/>
          <w:i/>
          <w:szCs w:val="26"/>
        </w:rPr>
        <w:t xml:space="preserve">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3845495"/>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w:t>
      </w:r>
      <w:proofErr w:type="spellStart"/>
      <w:r w:rsidRPr="00DB618A">
        <w:t>Thành</w:t>
      </w:r>
      <w:proofErr w:type="spellEnd"/>
      <w:r w:rsidRPr="00DB618A">
        <w:t xml:space="preserve"> </w:t>
      </w:r>
      <w:proofErr w:type="spellStart"/>
      <w:r w:rsidRPr="00DB618A">
        <w:t>Phố</w:t>
      </w:r>
      <w:proofErr w:type="spellEnd"/>
      <w:r w:rsidRPr="00DB618A">
        <w:t xml:space="preserve"> </w:t>
      </w:r>
      <w:proofErr w:type="spellStart"/>
      <w:r w:rsidRPr="00DB618A">
        <w:t>Hồ</w:t>
      </w:r>
      <w:proofErr w:type="spellEnd"/>
      <w:r w:rsidRPr="00DB618A">
        <w:t xml:space="preserve"> </w:t>
      </w:r>
      <w:proofErr w:type="spellStart"/>
      <w:r w:rsidRPr="00DB618A">
        <w:t>Chí</w:t>
      </w:r>
      <w:proofErr w:type="spellEnd"/>
      <w:r w:rsidRPr="00DB618A">
        <w:t xml:space="preserve">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proofErr w:type="spellStart"/>
      <w:r w:rsidR="006D74C8" w:rsidRPr="00DB618A">
        <w:rPr>
          <w:rFonts w:cs="Arial"/>
        </w:rPr>
        <w:t>Chí</w:t>
      </w:r>
      <w:proofErr w:type="spellEnd"/>
      <w:r w:rsidR="006D74C8" w:rsidRPr="00DB618A">
        <w:rPr>
          <w:rFonts w:cs="Arial"/>
        </w:rPr>
        <w:t xml:space="preserve">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w:t>
      </w:r>
      <w:proofErr w:type="spellStart"/>
      <w:r w:rsidR="00F34B0B">
        <w:rPr>
          <w:rFonts w:cs="Arial"/>
        </w:rPr>
        <w:t>Trúc</w:t>
      </w:r>
      <w:proofErr w:type="spellEnd"/>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3845496"/>
      <w:r w:rsidRPr="00DB618A">
        <w:rPr>
          <w:color w:val="000000" w:themeColor="text1"/>
        </w:rPr>
        <w:lastRenderedPageBreak/>
        <w:t>TÓM TẮT LUẬN VĂN THẠC SĨ</w:t>
      </w:r>
      <w:bookmarkEnd w:id="7"/>
      <w:bookmarkEnd w:id="8"/>
      <w:bookmarkEnd w:id="9"/>
      <w:bookmarkEnd w:id="10"/>
    </w:p>
    <w:p w14:paraId="7B29C619" w14:textId="77777777"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47353E43" w:rsidR="00A34513" w:rsidRDefault="00A34513" w:rsidP="00A34513">
      <w:pPr>
        <w:pStyle w:val="bullet"/>
        <w:spacing w:before="200"/>
      </w:pPr>
      <w:proofErr w:type="spellStart"/>
      <w:r>
        <w:t>Nhận</w:t>
      </w:r>
      <w:proofErr w:type="spellEnd"/>
      <w:r>
        <w:t xml:space="preserve"> </w:t>
      </w:r>
      <w:proofErr w:type="spellStart"/>
      <w:r>
        <w:t>biết</w:t>
      </w:r>
      <w:proofErr w:type="spellEnd"/>
      <w:r>
        <w:t xml:space="preserve"> fil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2A453EE" w:rsidR="00A34513" w:rsidRDefault="00A34513" w:rsidP="00A34513">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fil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4513">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4513">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052F93DB" w:rsidR="00A34513" w:rsidRDefault="00A34513" w:rsidP="00A34513">
      <w:pPr>
        <w:pStyle w:val="bullet"/>
      </w:pPr>
      <w:r>
        <w:lastRenderedPageBreak/>
        <w:t xml:space="preserve">Thu </w:t>
      </w:r>
      <w:proofErr w:type="spellStart"/>
      <w:r>
        <w:t>thập</w:t>
      </w:r>
      <w:proofErr w:type="spellEnd"/>
      <w:r>
        <w:t xml:space="preserve"> </w:t>
      </w:r>
      <w:proofErr w:type="spellStart"/>
      <w:r>
        <w:t>các</w:t>
      </w:r>
      <w:proofErr w:type="spellEnd"/>
      <w:r>
        <w:t xml:space="preserve"> fil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4513">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4513">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4513">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3845497"/>
      <w:r w:rsidRPr="00DB618A">
        <w:rPr>
          <w:color w:val="000000" w:themeColor="text1"/>
        </w:rPr>
        <w:lastRenderedPageBreak/>
        <w:t>ABSTRACT</w:t>
      </w:r>
      <w:bookmarkEnd w:id="11"/>
      <w:bookmarkEnd w:id="12"/>
      <w:bookmarkEnd w:id="13"/>
      <w:bookmarkEnd w:id="14"/>
    </w:p>
    <w:p w14:paraId="3C7EF2EF" w14:textId="77777777"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D3A8A05" w14:textId="77777777" w:rsidR="00A34513" w:rsidRPr="00A34513" w:rsidRDefault="00A34513" w:rsidP="00A34513">
      <w:pPr>
        <w:rPr>
          <w:rFonts w:cs="Arial"/>
          <w:szCs w:val="26"/>
        </w:rPr>
      </w:pP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13912B36" w:rsidR="00A34513" w:rsidRDefault="00A34513" w:rsidP="00A34513">
      <w:pPr>
        <w:pStyle w:val="bullet"/>
        <w:spacing w:before="200"/>
      </w:pPr>
      <w:r w:rsidRPr="00A34513">
        <w:t>Identify AUTOSAR RTE configuration files (</w:t>
      </w:r>
      <w:proofErr w:type="gramStart"/>
      <w:r w:rsidRPr="00A34513">
        <w:t>*.</w:t>
      </w:r>
      <w:proofErr w:type="spellStart"/>
      <w:r w:rsidRPr="00A34513">
        <w:t>arxml</w:t>
      </w:r>
      <w:proofErr w:type="spellEnd"/>
      <w:proofErr w:type="gramEnd"/>
      <w:r w:rsidRPr="00A34513">
        <w:t>) within a project directory structure.</w:t>
      </w:r>
    </w:p>
    <w:p w14:paraId="1E4C2DB4" w14:textId="77777777" w:rsidR="00A34513" w:rsidRDefault="00A34513" w:rsidP="00A34513">
      <w:pPr>
        <w:pStyle w:val="bullet"/>
      </w:pPr>
      <w:r>
        <w:t xml:space="preserve">Analyze and process data within the </w:t>
      </w:r>
      <w:proofErr w:type="spellStart"/>
      <w:r>
        <w:t>arxml</w:t>
      </w:r>
      <w:proofErr w:type="spellEnd"/>
      <w:r>
        <w:t xml:space="preserve"> file, then convert it into JSON format for convenient subsequent data extraction.</w:t>
      </w:r>
    </w:p>
    <w:p w14:paraId="6B8223D6" w14:textId="77777777" w:rsidR="00A34513" w:rsidRDefault="00A34513" w:rsidP="00A34513">
      <w:pPr>
        <w:pStyle w:val="bullet"/>
      </w:pPr>
      <w:r>
        <w:t>Extract data from JSON format, interlink relevant data to create appropriate Application Programming Interfaces (APIs).</w:t>
      </w:r>
    </w:p>
    <w:p w14:paraId="7AA5B396" w14:textId="77777777" w:rsidR="00A34513" w:rsidRDefault="00A34513" w:rsidP="00A34513">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0DC49A3E" w:rsidR="00A34513" w:rsidRDefault="00A34513" w:rsidP="00A34513">
      <w:pPr>
        <w:pStyle w:val="bullet"/>
      </w:pPr>
      <w:r>
        <w:lastRenderedPageBreak/>
        <w:t>Collect application source code files and aggregate them for developers to compile into the final application.</w:t>
      </w:r>
    </w:p>
    <w:p w14:paraId="4A5DF7F1" w14:textId="4CEAD916" w:rsidR="00A34513" w:rsidRDefault="00A34513" w:rsidP="00A34513">
      <w:r w:rsidRPr="00A34513">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4513">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4513">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4513">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3845498"/>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w:t>
      </w:r>
      <w:proofErr w:type="spellStart"/>
      <w:r w:rsidR="00AD5DC5">
        <w:rPr>
          <w:rFonts w:eastAsia="Calibri"/>
          <w:b/>
          <w:szCs w:val="24"/>
        </w:rPr>
        <w:t>Trúc</w:t>
      </w:r>
      <w:proofErr w:type="spellEnd"/>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3845499"/>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6A95B982" w14:textId="6E606C87" w:rsidR="00133A00" w:rsidRDefault="00BC5968">
          <w:pPr>
            <w:pStyle w:val="TOC1"/>
            <w:rPr>
              <w:rFonts w:asciiTheme="minorHAnsi" w:hAnsiTheme="minorHAnsi" w:cstheme="minorBidi"/>
              <w:b w:val="0"/>
              <w:kern w:val="2"/>
              <w:sz w:val="22"/>
              <w:szCs w:val="22"/>
              <w14:ligatures w14:val="standardContextual"/>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3845495" w:history="1">
            <w:r w:rsidR="00133A00" w:rsidRPr="00CD4CEE">
              <w:rPr>
                <w:rStyle w:val="Hyperlink"/>
              </w:rPr>
              <w:t>LỜI CẢM ƠN</w:t>
            </w:r>
            <w:r w:rsidR="00133A00">
              <w:rPr>
                <w:webHidden/>
              </w:rPr>
              <w:tab/>
            </w:r>
            <w:r w:rsidR="00133A00">
              <w:rPr>
                <w:webHidden/>
              </w:rPr>
              <w:fldChar w:fldCharType="begin"/>
            </w:r>
            <w:r w:rsidR="00133A00">
              <w:rPr>
                <w:webHidden/>
              </w:rPr>
              <w:instrText xml:space="preserve"> PAGEREF _Toc143845495 \h </w:instrText>
            </w:r>
            <w:r w:rsidR="00133A00">
              <w:rPr>
                <w:webHidden/>
              </w:rPr>
            </w:r>
            <w:r w:rsidR="00133A00">
              <w:rPr>
                <w:webHidden/>
              </w:rPr>
              <w:fldChar w:fldCharType="separate"/>
            </w:r>
            <w:r w:rsidR="00133A00">
              <w:rPr>
                <w:webHidden/>
              </w:rPr>
              <w:t>i</w:t>
            </w:r>
            <w:r w:rsidR="00133A00">
              <w:rPr>
                <w:webHidden/>
              </w:rPr>
              <w:fldChar w:fldCharType="end"/>
            </w:r>
          </w:hyperlink>
        </w:p>
        <w:p w14:paraId="0CFA9203" w14:textId="48236AF6" w:rsidR="00133A00" w:rsidRDefault="00000000">
          <w:pPr>
            <w:pStyle w:val="TOC1"/>
            <w:rPr>
              <w:rFonts w:asciiTheme="minorHAnsi" w:hAnsiTheme="minorHAnsi" w:cstheme="minorBidi"/>
              <w:b w:val="0"/>
              <w:kern w:val="2"/>
              <w:sz w:val="22"/>
              <w:szCs w:val="22"/>
              <w14:ligatures w14:val="standardContextual"/>
            </w:rPr>
          </w:pPr>
          <w:hyperlink w:anchor="_Toc143845496" w:history="1">
            <w:r w:rsidR="00133A00" w:rsidRPr="00CD4CEE">
              <w:rPr>
                <w:rStyle w:val="Hyperlink"/>
              </w:rPr>
              <w:t>TÓM TẮT LUẬN VĂN THẠC SĨ</w:t>
            </w:r>
            <w:r w:rsidR="00133A00">
              <w:rPr>
                <w:webHidden/>
              </w:rPr>
              <w:tab/>
            </w:r>
            <w:r w:rsidR="00133A00">
              <w:rPr>
                <w:webHidden/>
              </w:rPr>
              <w:fldChar w:fldCharType="begin"/>
            </w:r>
            <w:r w:rsidR="00133A00">
              <w:rPr>
                <w:webHidden/>
              </w:rPr>
              <w:instrText xml:space="preserve"> PAGEREF _Toc143845496 \h </w:instrText>
            </w:r>
            <w:r w:rsidR="00133A00">
              <w:rPr>
                <w:webHidden/>
              </w:rPr>
            </w:r>
            <w:r w:rsidR="00133A00">
              <w:rPr>
                <w:webHidden/>
              </w:rPr>
              <w:fldChar w:fldCharType="separate"/>
            </w:r>
            <w:r w:rsidR="00133A00">
              <w:rPr>
                <w:webHidden/>
              </w:rPr>
              <w:t>ii</w:t>
            </w:r>
            <w:r w:rsidR="00133A00">
              <w:rPr>
                <w:webHidden/>
              </w:rPr>
              <w:fldChar w:fldCharType="end"/>
            </w:r>
          </w:hyperlink>
        </w:p>
        <w:p w14:paraId="03C03225" w14:textId="7B6C0134" w:rsidR="00133A00" w:rsidRDefault="00000000">
          <w:pPr>
            <w:pStyle w:val="TOC1"/>
            <w:rPr>
              <w:rFonts w:asciiTheme="minorHAnsi" w:hAnsiTheme="minorHAnsi" w:cstheme="minorBidi"/>
              <w:b w:val="0"/>
              <w:kern w:val="2"/>
              <w:sz w:val="22"/>
              <w:szCs w:val="22"/>
              <w14:ligatures w14:val="standardContextual"/>
            </w:rPr>
          </w:pPr>
          <w:hyperlink w:anchor="_Toc143845497" w:history="1">
            <w:r w:rsidR="00133A00" w:rsidRPr="00CD4CEE">
              <w:rPr>
                <w:rStyle w:val="Hyperlink"/>
              </w:rPr>
              <w:t>ABSTRACT</w:t>
            </w:r>
            <w:r w:rsidR="00133A00">
              <w:rPr>
                <w:webHidden/>
              </w:rPr>
              <w:tab/>
            </w:r>
            <w:r w:rsidR="00133A00">
              <w:rPr>
                <w:webHidden/>
              </w:rPr>
              <w:fldChar w:fldCharType="begin"/>
            </w:r>
            <w:r w:rsidR="00133A00">
              <w:rPr>
                <w:webHidden/>
              </w:rPr>
              <w:instrText xml:space="preserve"> PAGEREF _Toc143845497 \h </w:instrText>
            </w:r>
            <w:r w:rsidR="00133A00">
              <w:rPr>
                <w:webHidden/>
              </w:rPr>
            </w:r>
            <w:r w:rsidR="00133A00">
              <w:rPr>
                <w:webHidden/>
              </w:rPr>
              <w:fldChar w:fldCharType="separate"/>
            </w:r>
            <w:r w:rsidR="00133A00">
              <w:rPr>
                <w:webHidden/>
              </w:rPr>
              <w:t>iv</w:t>
            </w:r>
            <w:r w:rsidR="00133A00">
              <w:rPr>
                <w:webHidden/>
              </w:rPr>
              <w:fldChar w:fldCharType="end"/>
            </w:r>
          </w:hyperlink>
        </w:p>
        <w:p w14:paraId="7F5059A1" w14:textId="678A6E14" w:rsidR="00133A00" w:rsidRDefault="00000000">
          <w:pPr>
            <w:pStyle w:val="TOC1"/>
            <w:rPr>
              <w:rFonts w:asciiTheme="minorHAnsi" w:hAnsiTheme="minorHAnsi" w:cstheme="minorBidi"/>
              <w:b w:val="0"/>
              <w:kern w:val="2"/>
              <w:sz w:val="22"/>
              <w:szCs w:val="22"/>
              <w14:ligatures w14:val="standardContextual"/>
            </w:rPr>
          </w:pPr>
          <w:hyperlink w:anchor="_Toc143845498" w:history="1">
            <w:r w:rsidR="00133A00" w:rsidRPr="00CD4CEE">
              <w:rPr>
                <w:rStyle w:val="Hyperlink"/>
              </w:rPr>
              <w:t>LỜI CAM ĐOAN</w:t>
            </w:r>
            <w:r w:rsidR="00133A00">
              <w:rPr>
                <w:webHidden/>
              </w:rPr>
              <w:tab/>
            </w:r>
            <w:r w:rsidR="00133A00">
              <w:rPr>
                <w:webHidden/>
              </w:rPr>
              <w:fldChar w:fldCharType="begin"/>
            </w:r>
            <w:r w:rsidR="00133A00">
              <w:rPr>
                <w:webHidden/>
              </w:rPr>
              <w:instrText xml:space="preserve"> PAGEREF _Toc143845498 \h </w:instrText>
            </w:r>
            <w:r w:rsidR="00133A00">
              <w:rPr>
                <w:webHidden/>
              </w:rPr>
            </w:r>
            <w:r w:rsidR="00133A00">
              <w:rPr>
                <w:webHidden/>
              </w:rPr>
              <w:fldChar w:fldCharType="separate"/>
            </w:r>
            <w:r w:rsidR="00133A00">
              <w:rPr>
                <w:webHidden/>
              </w:rPr>
              <w:t>vi</w:t>
            </w:r>
            <w:r w:rsidR="00133A00">
              <w:rPr>
                <w:webHidden/>
              </w:rPr>
              <w:fldChar w:fldCharType="end"/>
            </w:r>
          </w:hyperlink>
        </w:p>
        <w:p w14:paraId="488B6B6D" w14:textId="3F42CD86" w:rsidR="00133A00" w:rsidRDefault="00000000">
          <w:pPr>
            <w:pStyle w:val="TOC1"/>
            <w:rPr>
              <w:rFonts w:asciiTheme="minorHAnsi" w:hAnsiTheme="minorHAnsi" w:cstheme="minorBidi"/>
              <w:b w:val="0"/>
              <w:kern w:val="2"/>
              <w:sz w:val="22"/>
              <w:szCs w:val="22"/>
              <w14:ligatures w14:val="standardContextual"/>
            </w:rPr>
          </w:pPr>
          <w:hyperlink w:anchor="_Toc143845499" w:history="1">
            <w:r w:rsidR="00133A00" w:rsidRPr="00CD4CEE">
              <w:rPr>
                <w:rStyle w:val="Hyperlink"/>
              </w:rPr>
              <w:t>MỤC LỤC</w:t>
            </w:r>
            <w:r w:rsidR="00133A00">
              <w:rPr>
                <w:webHidden/>
              </w:rPr>
              <w:tab/>
            </w:r>
            <w:r w:rsidR="00133A00">
              <w:rPr>
                <w:webHidden/>
              </w:rPr>
              <w:fldChar w:fldCharType="begin"/>
            </w:r>
            <w:r w:rsidR="00133A00">
              <w:rPr>
                <w:webHidden/>
              </w:rPr>
              <w:instrText xml:space="preserve"> PAGEREF _Toc143845499 \h </w:instrText>
            </w:r>
            <w:r w:rsidR="00133A00">
              <w:rPr>
                <w:webHidden/>
              </w:rPr>
            </w:r>
            <w:r w:rsidR="00133A00">
              <w:rPr>
                <w:webHidden/>
              </w:rPr>
              <w:fldChar w:fldCharType="separate"/>
            </w:r>
            <w:r w:rsidR="00133A00">
              <w:rPr>
                <w:webHidden/>
              </w:rPr>
              <w:t>vii</w:t>
            </w:r>
            <w:r w:rsidR="00133A00">
              <w:rPr>
                <w:webHidden/>
              </w:rPr>
              <w:fldChar w:fldCharType="end"/>
            </w:r>
          </w:hyperlink>
        </w:p>
        <w:p w14:paraId="27A50AD8" w14:textId="13F11B71" w:rsidR="00133A00" w:rsidRDefault="00000000">
          <w:pPr>
            <w:pStyle w:val="TOC1"/>
            <w:rPr>
              <w:rFonts w:asciiTheme="minorHAnsi" w:hAnsiTheme="minorHAnsi" w:cstheme="minorBidi"/>
              <w:b w:val="0"/>
              <w:kern w:val="2"/>
              <w:sz w:val="22"/>
              <w:szCs w:val="22"/>
              <w14:ligatures w14:val="standardContextual"/>
            </w:rPr>
          </w:pPr>
          <w:hyperlink w:anchor="_Toc143845500" w:history="1">
            <w:r w:rsidR="00133A00" w:rsidRPr="00CD4CEE">
              <w:rPr>
                <w:rStyle w:val="Hyperlink"/>
              </w:rPr>
              <w:t>DANH MỤC HÌNH ẢNH</w:t>
            </w:r>
            <w:r w:rsidR="00133A00">
              <w:rPr>
                <w:webHidden/>
              </w:rPr>
              <w:tab/>
            </w:r>
            <w:r w:rsidR="00133A00">
              <w:rPr>
                <w:webHidden/>
              </w:rPr>
              <w:fldChar w:fldCharType="begin"/>
            </w:r>
            <w:r w:rsidR="00133A00">
              <w:rPr>
                <w:webHidden/>
              </w:rPr>
              <w:instrText xml:space="preserve"> PAGEREF _Toc143845500 \h </w:instrText>
            </w:r>
            <w:r w:rsidR="00133A00">
              <w:rPr>
                <w:webHidden/>
              </w:rPr>
            </w:r>
            <w:r w:rsidR="00133A00">
              <w:rPr>
                <w:webHidden/>
              </w:rPr>
              <w:fldChar w:fldCharType="separate"/>
            </w:r>
            <w:r w:rsidR="00133A00">
              <w:rPr>
                <w:webHidden/>
              </w:rPr>
              <w:t>ix</w:t>
            </w:r>
            <w:r w:rsidR="00133A00">
              <w:rPr>
                <w:webHidden/>
              </w:rPr>
              <w:fldChar w:fldCharType="end"/>
            </w:r>
          </w:hyperlink>
        </w:p>
        <w:p w14:paraId="019DB692" w14:textId="063CBDCB" w:rsidR="00133A00" w:rsidRDefault="00000000">
          <w:pPr>
            <w:pStyle w:val="TOC1"/>
            <w:rPr>
              <w:rFonts w:asciiTheme="minorHAnsi" w:hAnsiTheme="minorHAnsi" w:cstheme="minorBidi"/>
              <w:b w:val="0"/>
              <w:kern w:val="2"/>
              <w:sz w:val="22"/>
              <w:szCs w:val="22"/>
              <w14:ligatures w14:val="standardContextual"/>
            </w:rPr>
          </w:pPr>
          <w:hyperlink w:anchor="_Toc143845501" w:history="1">
            <w:r w:rsidR="00133A00" w:rsidRPr="00CD4CEE">
              <w:rPr>
                <w:rStyle w:val="Hyperlink"/>
              </w:rPr>
              <w:t>DANH MỤC BẢNG BIỂU</w:t>
            </w:r>
            <w:r w:rsidR="00133A00">
              <w:rPr>
                <w:webHidden/>
              </w:rPr>
              <w:tab/>
            </w:r>
            <w:r w:rsidR="00133A00">
              <w:rPr>
                <w:webHidden/>
              </w:rPr>
              <w:fldChar w:fldCharType="begin"/>
            </w:r>
            <w:r w:rsidR="00133A00">
              <w:rPr>
                <w:webHidden/>
              </w:rPr>
              <w:instrText xml:space="preserve"> PAGEREF _Toc143845501 \h </w:instrText>
            </w:r>
            <w:r w:rsidR="00133A00">
              <w:rPr>
                <w:webHidden/>
              </w:rPr>
            </w:r>
            <w:r w:rsidR="00133A00">
              <w:rPr>
                <w:webHidden/>
              </w:rPr>
              <w:fldChar w:fldCharType="separate"/>
            </w:r>
            <w:r w:rsidR="00133A00">
              <w:rPr>
                <w:webHidden/>
              </w:rPr>
              <w:t>x</w:t>
            </w:r>
            <w:r w:rsidR="00133A00">
              <w:rPr>
                <w:webHidden/>
              </w:rPr>
              <w:fldChar w:fldCharType="end"/>
            </w:r>
          </w:hyperlink>
        </w:p>
        <w:p w14:paraId="1A71B810" w14:textId="1F6A7033" w:rsidR="00133A00" w:rsidRDefault="00000000">
          <w:pPr>
            <w:pStyle w:val="TOC1"/>
            <w:rPr>
              <w:rFonts w:asciiTheme="minorHAnsi" w:hAnsiTheme="minorHAnsi" w:cstheme="minorBidi"/>
              <w:b w:val="0"/>
              <w:kern w:val="2"/>
              <w:sz w:val="22"/>
              <w:szCs w:val="22"/>
              <w14:ligatures w14:val="standardContextual"/>
            </w:rPr>
          </w:pPr>
          <w:hyperlink w:anchor="_Toc143845502" w:history="1">
            <w:r w:rsidR="00133A00" w:rsidRPr="00CD4CEE">
              <w:rPr>
                <w:rStyle w:val="Hyperlink"/>
              </w:rPr>
              <w:t>DANH MỤC TỪ VIÊT TẮT</w:t>
            </w:r>
            <w:r w:rsidR="00133A00">
              <w:rPr>
                <w:webHidden/>
              </w:rPr>
              <w:tab/>
            </w:r>
            <w:r w:rsidR="00133A00">
              <w:rPr>
                <w:webHidden/>
              </w:rPr>
              <w:fldChar w:fldCharType="begin"/>
            </w:r>
            <w:r w:rsidR="00133A00">
              <w:rPr>
                <w:webHidden/>
              </w:rPr>
              <w:instrText xml:space="preserve"> PAGEREF _Toc143845502 \h </w:instrText>
            </w:r>
            <w:r w:rsidR="00133A00">
              <w:rPr>
                <w:webHidden/>
              </w:rPr>
            </w:r>
            <w:r w:rsidR="00133A00">
              <w:rPr>
                <w:webHidden/>
              </w:rPr>
              <w:fldChar w:fldCharType="separate"/>
            </w:r>
            <w:r w:rsidR="00133A00">
              <w:rPr>
                <w:webHidden/>
              </w:rPr>
              <w:t>xi</w:t>
            </w:r>
            <w:r w:rsidR="00133A00">
              <w:rPr>
                <w:webHidden/>
              </w:rPr>
              <w:fldChar w:fldCharType="end"/>
            </w:r>
          </w:hyperlink>
        </w:p>
        <w:p w14:paraId="17AEFA0F" w14:textId="5C2CAD6C" w:rsidR="00133A00" w:rsidRDefault="00000000">
          <w:pPr>
            <w:pStyle w:val="TOC1"/>
            <w:rPr>
              <w:rFonts w:asciiTheme="minorHAnsi" w:hAnsiTheme="minorHAnsi" w:cstheme="minorBidi"/>
              <w:b w:val="0"/>
              <w:kern w:val="2"/>
              <w:sz w:val="22"/>
              <w:szCs w:val="22"/>
              <w14:ligatures w14:val="standardContextual"/>
            </w:rPr>
          </w:pPr>
          <w:hyperlink w:anchor="_Toc143845503" w:history="1">
            <w:r w:rsidR="00133A00" w:rsidRPr="00CD4CEE">
              <w:rPr>
                <w:rStyle w:val="Hyperlink"/>
              </w:rPr>
              <w:t>MỞ ĐẦU</w:t>
            </w:r>
            <w:r w:rsidR="00133A00">
              <w:rPr>
                <w:webHidden/>
              </w:rPr>
              <w:tab/>
            </w:r>
            <w:r w:rsidR="00133A00">
              <w:rPr>
                <w:webHidden/>
              </w:rPr>
              <w:fldChar w:fldCharType="begin"/>
            </w:r>
            <w:r w:rsidR="00133A00">
              <w:rPr>
                <w:webHidden/>
              </w:rPr>
              <w:instrText xml:space="preserve"> PAGEREF _Toc143845503 \h </w:instrText>
            </w:r>
            <w:r w:rsidR="00133A00">
              <w:rPr>
                <w:webHidden/>
              </w:rPr>
            </w:r>
            <w:r w:rsidR="00133A00">
              <w:rPr>
                <w:webHidden/>
              </w:rPr>
              <w:fldChar w:fldCharType="separate"/>
            </w:r>
            <w:r w:rsidR="00133A00">
              <w:rPr>
                <w:webHidden/>
              </w:rPr>
              <w:t>1</w:t>
            </w:r>
            <w:r w:rsidR="00133A00">
              <w:rPr>
                <w:webHidden/>
              </w:rPr>
              <w:fldChar w:fldCharType="end"/>
            </w:r>
          </w:hyperlink>
        </w:p>
        <w:p w14:paraId="2EBBD1ED" w14:textId="33194596" w:rsidR="00133A00" w:rsidRDefault="00000000">
          <w:pPr>
            <w:pStyle w:val="TOC2"/>
            <w:tabs>
              <w:tab w:val="right" w:leader="dot" w:pos="8777"/>
            </w:tabs>
            <w:rPr>
              <w:rFonts w:cstheme="minorBidi"/>
              <w:noProof/>
              <w:kern w:val="2"/>
              <w14:ligatures w14:val="standardContextual"/>
            </w:rPr>
          </w:pPr>
          <w:hyperlink w:anchor="_Toc143845504" w:history="1">
            <w:r w:rsidR="00133A00" w:rsidRPr="00CD4CEE">
              <w:rPr>
                <w:rStyle w:val="Hyperlink"/>
                <w:noProof/>
              </w:rPr>
              <w:t>1</w:t>
            </w:r>
            <w:r w:rsidR="00133A00" w:rsidRPr="00CD4CEE">
              <w:rPr>
                <w:rStyle w:val="Hyperlink"/>
                <w:rFonts w:eastAsia="Times New Roman"/>
                <w:bCs/>
                <w:noProof/>
              </w:rPr>
              <w:t>. Đặt vấn đề</w:t>
            </w:r>
            <w:r w:rsidR="00133A00">
              <w:rPr>
                <w:noProof/>
                <w:webHidden/>
              </w:rPr>
              <w:tab/>
            </w:r>
            <w:r w:rsidR="00133A00">
              <w:rPr>
                <w:noProof/>
                <w:webHidden/>
              </w:rPr>
              <w:fldChar w:fldCharType="begin"/>
            </w:r>
            <w:r w:rsidR="00133A00">
              <w:rPr>
                <w:noProof/>
                <w:webHidden/>
              </w:rPr>
              <w:instrText xml:space="preserve"> PAGEREF _Toc143845504 \h </w:instrText>
            </w:r>
            <w:r w:rsidR="00133A00">
              <w:rPr>
                <w:noProof/>
                <w:webHidden/>
              </w:rPr>
            </w:r>
            <w:r w:rsidR="00133A00">
              <w:rPr>
                <w:noProof/>
                <w:webHidden/>
              </w:rPr>
              <w:fldChar w:fldCharType="separate"/>
            </w:r>
            <w:r w:rsidR="00133A00">
              <w:rPr>
                <w:noProof/>
                <w:webHidden/>
              </w:rPr>
              <w:t>1</w:t>
            </w:r>
            <w:r w:rsidR="00133A00">
              <w:rPr>
                <w:noProof/>
                <w:webHidden/>
              </w:rPr>
              <w:fldChar w:fldCharType="end"/>
            </w:r>
          </w:hyperlink>
        </w:p>
        <w:p w14:paraId="76714354" w14:textId="065E5C8C" w:rsidR="00133A00" w:rsidRDefault="00000000">
          <w:pPr>
            <w:pStyle w:val="TOC2"/>
            <w:tabs>
              <w:tab w:val="right" w:leader="dot" w:pos="8777"/>
            </w:tabs>
            <w:rPr>
              <w:rFonts w:cstheme="minorBidi"/>
              <w:noProof/>
              <w:kern w:val="2"/>
              <w14:ligatures w14:val="standardContextual"/>
            </w:rPr>
          </w:pPr>
          <w:hyperlink w:anchor="_Toc143845505" w:history="1">
            <w:r w:rsidR="00133A00" w:rsidRPr="00CD4CEE">
              <w:rPr>
                <w:rStyle w:val="Hyperlink"/>
                <w:noProof/>
              </w:rPr>
              <w:t>2. Mục tiêu, mục đích nghiên cứu</w:t>
            </w:r>
            <w:r w:rsidR="00133A00">
              <w:rPr>
                <w:noProof/>
                <w:webHidden/>
              </w:rPr>
              <w:tab/>
            </w:r>
            <w:r w:rsidR="00133A00">
              <w:rPr>
                <w:noProof/>
                <w:webHidden/>
              </w:rPr>
              <w:fldChar w:fldCharType="begin"/>
            </w:r>
            <w:r w:rsidR="00133A00">
              <w:rPr>
                <w:noProof/>
                <w:webHidden/>
              </w:rPr>
              <w:instrText xml:space="preserve"> PAGEREF _Toc143845505 \h </w:instrText>
            </w:r>
            <w:r w:rsidR="00133A00">
              <w:rPr>
                <w:noProof/>
                <w:webHidden/>
              </w:rPr>
            </w:r>
            <w:r w:rsidR="00133A00">
              <w:rPr>
                <w:noProof/>
                <w:webHidden/>
              </w:rPr>
              <w:fldChar w:fldCharType="separate"/>
            </w:r>
            <w:r w:rsidR="00133A00">
              <w:rPr>
                <w:noProof/>
                <w:webHidden/>
              </w:rPr>
              <w:t>2</w:t>
            </w:r>
            <w:r w:rsidR="00133A00">
              <w:rPr>
                <w:noProof/>
                <w:webHidden/>
              </w:rPr>
              <w:fldChar w:fldCharType="end"/>
            </w:r>
          </w:hyperlink>
        </w:p>
        <w:p w14:paraId="7230E7FC" w14:textId="3D84BF5E" w:rsidR="00133A00" w:rsidRDefault="00000000">
          <w:pPr>
            <w:pStyle w:val="TOC2"/>
            <w:tabs>
              <w:tab w:val="right" w:leader="dot" w:pos="8777"/>
            </w:tabs>
            <w:rPr>
              <w:rFonts w:cstheme="minorBidi"/>
              <w:noProof/>
              <w:kern w:val="2"/>
              <w14:ligatures w14:val="standardContextual"/>
            </w:rPr>
          </w:pPr>
          <w:hyperlink w:anchor="_Toc143845506" w:history="1">
            <w:r w:rsidR="00133A00" w:rsidRPr="00CD4CEE">
              <w:rPr>
                <w:rStyle w:val="Hyperlink"/>
                <w:noProof/>
              </w:rPr>
              <w:t>3. Đối tượng, phạm vi nghiên cứu</w:t>
            </w:r>
            <w:r w:rsidR="00133A00">
              <w:rPr>
                <w:noProof/>
                <w:webHidden/>
              </w:rPr>
              <w:tab/>
            </w:r>
            <w:r w:rsidR="00133A00">
              <w:rPr>
                <w:noProof/>
                <w:webHidden/>
              </w:rPr>
              <w:fldChar w:fldCharType="begin"/>
            </w:r>
            <w:r w:rsidR="00133A00">
              <w:rPr>
                <w:noProof/>
                <w:webHidden/>
              </w:rPr>
              <w:instrText xml:space="preserve"> PAGEREF _Toc143845506 \h </w:instrText>
            </w:r>
            <w:r w:rsidR="00133A00">
              <w:rPr>
                <w:noProof/>
                <w:webHidden/>
              </w:rPr>
            </w:r>
            <w:r w:rsidR="00133A00">
              <w:rPr>
                <w:noProof/>
                <w:webHidden/>
              </w:rPr>
              <w:fldChar w:fldCharType="separate"/>
            </w:r>
            <w:r w:rsidR="00133A00">
              <w:rPr>
                <w:noProof/>
                <w:webHidden/>
              </w:rPr>
              <w:t>3</w:t>
            </w:r>
            <w:r w:rsidR="00133A00">
              <w:rPr>
                <w:noProof/>
                <w:webHidden/>
              </w:rPr>
              <w:fldChar w:fldCharType="end"/>
            </w:r>
          </w:hyperlink>
        </w:p>
        <w:p w14:paraId="59409785" w14:textId="245C8452" w:rsidR="00133A00" w:rsidRDefault="00000000">
          <w:pPr>
            <w:pStyle w:val="TOC2"/>
            <w:tabs>
              <w:tab w:val="right" w:leader="dot" w:pos="8777"/>
            </w:tabs>
            <w:rPr>
              <w:rFonts w:cstheme="minorBidi"/>
              <w:noProof/>
              <w:kern w:val="2"/>
              <w14:ligatures w14:val="standardContextual"/>
            </w:rPr>
          </w:pPr>
          <w:hyperlink w:anchor="_Toc143845507" w:history="1">
            <w:r w:rsidR="00133A00" w:rsidRPr="00CD4CEE">
              <w:rPr>
                <w:rStyle w:val="Hyperlink"/>
                <w:noProof/>
              </w:rPr>
              <w:t>4. Cách tiếp cận và phương pháp nghiên cứu</w:t>
            </w:r>
            <w:r w:rsidR="00133A00">
              <w:rPr>
                <w:noProof/>
                <w:webHidden/>
              </w:rPr>
              <w:tab/>
            </w:r>
            <w:r w:rsidR="00133A00">
              <w:rPr>
                <w:noProof/>
                <w:webHidden/>
              </w:rPr>
              <w:fldChar w:fldCharType="begin"/>
            </w:r>
            <w:r w:rsidR="00133A00">
              <w:rPr>
                <w:noProof/>
                <w:webHidden/>
              </w:rPr>
              <w:instrText xml:space="preserve"> PAGEREF _Toc143845507 \h </w:instrText>
            </w:r>
            <w:r w:rsidR="00133A00">
              <w:rPr>
                <w:noProof/>
                <w:webHidden/>
              </w:rPr>
            </w:r>
            <w:r w:rsidR="00133A00">
              <w:rPr>
                <w:noProof/>
                <w:webHidden/>
              </w:rPr>
              <w:fldChar w:fldCharType="separate"/>
            </w:r>
            <w:r w:rsidR="00133A00">
              <w:rPr>
                <w:noProof/>
                <w:webHidden/>
              </w:rPr>
              <w:t>3</w:t>
            </w:r>
            <w:r w:rsidR="00133A00">
              <w:rPr>
                <w:noProof/>
                <w:webHidden/>
              </w:rPr>
              <w:fldChar w:fldCharType="end"/>
            </w:r>
          </w:hyperlink>
        </w:p>
        <w:p w14:paraId="1E01B597" w14:textId="669C2F35" w:rsidR="00133A00" w:rsidRDefault="00000000">
          <w:pPr>
            <w:pStyle w:val="TOC2"/>
            <w:tabs>
              <w:tab w:val="right" w:leader="dot" w:pos="8777"/>
            </w:tabs>
            <w:rPr>
              <w:rFonts w:cstheme="minorBidi"/>
              <w:noProof/>
              <w:kern w:val="2"/>
              <w14:ligatures w14:val="standardContextual"/>
            </w:rPr>
          </w:pPr>
          <w:hyperlink w:anchor="_Toc143845508" w:history="1">
            <w:r w:rsidR="00133A00" w:rsidRPr="00CD4CEE">
              <w:rPr>
                <w:rStyle w:val="Hyperlink"/>
                <w:noProof/>
                <w:lang w:val="vi-VN"/>
              </w:rPr>
              <w:t xml:space="preserve">5. Ý nghĩa </w:t>
            </w:r>
            <w:r w:rsidR="00133A00" w:rsidRPr="00CD4CEE">
              <w:rPr>
                <w:rStyle w:val="Hyperlink"/>
                <w:noProof/>
              </w:rPr>
              <w:t xml:space="preserve">thực tiễn </w:t>
            </w:r>
            <w:r w:rsidR="00133A00" w:rsidRPr="00CD4CEE">
              <w:rPr>
                <w:rStyle w:val="Hyperlink"/>
                <w:noProof/>
                <w:lang w:val="vi-VN"/>
              </w:rPr>
              <w:t>của đề tài</w:t>
            </w:r>
            <w:r w:rsidR="00133A00">
              <w:rPr>
                <w:noProof/>
                <w:webHidden/>
              </w:rPr>
              <w:tab/>
            </w:r>
            <w:r w:rsidR="00133A00">
              <w:rPr>
                <w:noProof/>
                <w:webHidden/>
              </w:rPr>
              <w:fldChar w:fldCharType="begin"/>
            </w:r>
            <w:r w:rsidR="00133A00">
              <w:rPr>
                <w:noProof/>
                <w:webHidden/>
              </w:rPr>
              <w:instrText xml:space="preserve"> PAGEREF _Toc143845508 \h </w:instrText>
            </w:r>
            <w:r w:rsidR="00133A00">
              <w:rPr>
                <w:noProof/>
                <w:webHidden/>
              </w:rPr>
            </w:r>
            <w:r w:rsidR="00133A00">
              <w:rPr>
                <w:noProof/>
                <w:webHidden/>
              </w:rPr>
              <w:fldChar w:fldCharType="separate"/>
            </w:r>
            <w:r w:rsidR="00133A00">
              <w:rPr>
                <w:noProof/>
                <w:webHidden/>
              </w:rPr>
              <w:t>3</w:t>
            </w:r>
            <w:r w:rsidR="00133A00">
              <w:rPr>
                <w:noProof/>
                <w:webHidden/>
              </w:rPr>
              <w:fldChar w:fldCharType="end"/>
            </w:r>
          </w:hyperlink>
        </w:p>
        <w:p w14:paraId="42A02764" w14:textId="3B968C97" w:rsidR="00133A00" w:rsidRDefault="00000000">
          <w:pPr>
            <w:pStyle w:val="TOC1"/>
            <w:tabs>
              <w:tab w:val="left" w:pos="1760"/>
            </w:tabs>
            <w:rPr>
              <w:rFonts w:asciiTheme="minorHAnsi" w:hAnsiTheme="minorHAnsi" w:cstheme="minorBidi"/>
              <w:b w:val="0"/>
              <w:kern w:val="2"/>
              <w:sz w:val="22"/>
              <w:szCs w:val="22"/>
              <w14:ligatures w14:val="standardContextual"/>
            </w:rPr>
          </w:pPr>
          <w:hyperlink w:anchor="_Toc143845509" w:history="1">
            <w:r w:rsidR="00133A00" w:rsidRPr="00CD4CEE">
              <w:rPr>
                <w:rStyle w:val="Hyperlink"/>
              </w:rPr>
              <w:t>CHƯƠNG 1</w:t>
            </w:r>
            <w:r w:rsidR="00133A00">
              <w:rPr>
                <w:rFonts w:asciiTheme="minorHAnsi" w:hAnsiTheme="minorHAnsi" w:cstheme="minorBidi"/>
                <w:b w:val="0"/>
                <w:kern w:val="2"/>
                <w:sz w:val="22"/>
                <w:szCs w:val="22"/>
                <w14:ligatures w14:val="standardContextual"/>
              </w:rPr>
              <w:tab/>
            </w:r>
            <w:r w:rsidR="00133A00" w:rsidRPr="00CD4CEE">
              <w:rPr>
                <w:rStyle w:val="Hyperlink"/>
              </w:rPr>
              <w:t xml:space="preserve"> </w:t>
            </w:r>
            <w:r w:rsidR="00133A00" w:rsidRPr="00CD4CEE">
              <w:rPr>
                <w:rStyle w:val="Hyperlink"/>
                <w:highlight w:val="yellow"/>
              </w:rPr>
              <w:t>TỔNG QUAN</w:t>
            </w:r>
            <w:r w:rsidR="00133A00">
              <w:rPr>
                <w:webHidden/>
              </w:rPr>
              <w:tab/>
            </w:r>
            <w:r w:rsidR="00133A00">
              <w:rPr>
                <w:webHidden/>
              </w:rPr>
              <w:fldChar w:fldCharType="begin"/>
            </w:r>
            <w:r w:rsidR="00133A00">
              <w:rPr>
                <w:webHidden/>
              </w:rPr>
              <w:instrText xml:space="preserve"> PAGEREF _Toc143845509 \h </w:instrText>
            </w:r>
            <w:r w:rsidR="00133A00">
              <w:rPr>
                <w:webHidden/>
              </w:rPr>
            </w:r>
            <w:r w:rsidR="00133A00">
              <w:rPr>
                <w:webHidden/>
              </w:rPr>
              <w:fldChar w:fldCharType="separate"/>
            </w:r>
            <w:r w:rsidR="00133A00">
              <w:rPr>
                <w:webHidden/>
              </w:rPr>
              <w:t>4</w:t>
            </w:r>
            <w:r w:rsidR="00133A00">
              <w:rPr>
                <w:webHidden/>
              </w:rPr>
              <w:fldChar w:fldCharType="end"/>
            </w:r>
          </w:hyperlink>
        </w:p>
        <w:p w14:paraId="1513F063" w14:textId="06E07D10" w:rsidR="00133A00" w:rsidRDefault="00000000">
          <w:pPr>
            <w:pStyle w:val="TOC2"/>
            <w:tabs>
              <w:tab w:val="left" w:pos="880"/>
              <w:tab w:val="right" w:leader="dot" w:pos="8777"/>
            </w:tabs>
            <w:rPr>
              <w:rFonts w:cstheme="minorBidi"/>
              <w:noProof/>
              <w:kern w:val="2"/>
              <w14:ligatures w14:val="standardContextual"/>
            </w:rPr>
          </w:pPr>
          <w:hyperlink w:anchor="_Toc143845510" w:history="1">
            <w:r w:rsidR="00133A00" w:rsidRPr="00CD4CEE">
              <w:rPr>
                <w:rStyle w:val="Hyperlink"/>
                <w:noProof/>
              </w:rPr>
              <w:t>1.1</w:t>
            </w:r>
            <w:r w:rsidR="00133A00">
              <w:rPr>
                <w:rFonts w:cstheme="minorBidi"/>
                <w:noProof/>
                <w:kern w:val="2"/>
                <w14:ligatures w14:val="standardContextual"/>
              </w:rPr>
              <w:tab/>
            </w:r>
            <w:r w:rsidR="00133A00" w:rsidRPr="00CD4CEE">
              <w:rPr>
                <w:rStyle w:val="Hyperlink"/>
                <w:noProof/>
              </w:rPr>
              <w:t>Tính cấp thiết đề tài, vấn đề nghiên cứu</w:t>
            </w:r>
            <w:r w:rsidR="00133A00">
              <w:rPr>
                <w:noProof/>
                <w:webHidden/>
              </w:rPr>
              <w:tab/>
            </w:r>
            <w:r w:rsidR="00133A00">
              <w:rPr>
                <w:noProof/>
                <w:webHidden/>
              </w:rPr>
              <w:fldChar w:fldCharType="begin"/>
            </w:r>
            <w:r w:rsidR="00133A00">
              <w:rPr>
                <w:noProof/>
                <w:webHidden/>
              </w:rPr>
              <w:instrText xml:space="preserve"> PAGEREF _Toc143845510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38F9BD43" w14:textId="79E2FC31" w:rsidR="00133A00" w:rsidRDefault="00000000">
          <w:pPr>
            <w:pStyle w:val="TOC2"/>
            <w:tabs>
              <w:tab w:val="right" w:leader="dot" w:pos="8777"/>
            </w:tabs>
            <w:rPr>
              <w:rFonts w:cstheme="minorBidi"/>
              <w:noProof/>
              <w:kern w:val="2"/>
              <w14:ligatures w14:val="standardContextual"/>
            </w:rPr>
          </w:pPr>
          <w:hyperlink w:anchor="_Toc143845511" w:history="1">
            <w:r w:rsidR="00133A00" w:rsidRPr="00CD4CEE">
              <w:rPr>
                <w:rStyle w:val="Hyperlink"/>
                <w:noProof/>
              </w:rPr>
              <w:t>1.2 Tổng quan về tình hình nghiên cứu trong và ngoài nước</w:t>
            </w:r>
            <w:r w:rsidR="00133A00">
              <w:rPr>
                <w:noProof/>
                <w:webHidden/>
              </w:rPr>
              <w:tab/>
            </w:r>
            <w:r w:rsidR="00133A00">
              <w:rPr>
                <w:noProof/>
                <w:webHidden/>
              </w:rPr>
              <w:fldChar w:fldCharType="begin"/>
            </w:r>
            <w:r w:rsidR="00133A00">
              <w:rPr>
                <w:noProof/>
                <w:webHidden/>
              </w:rPr>
              <w:instrText xml:space="preserve"> PAGEREF _Toc143845511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5FDE8F20" w14:textId="695E26E0" w:rsidR="00133A00" w:rsidRDefault="00000000">
          <w:pPr>
            <w:pStyle w:val="TOC3"/>
            <w:tabs>
              <w:tab w:val="right" w:leader="dot" w:pos="8777"/>
            </w:tabs>
            <w:rPr>
              <w:rFonts w:cstheme="minorBidi"/>
              <w:noProof/>
              <w:kern w:val="2"/>
              <w14:ligatures w14:val="standardContextual"/>
            </w:rPr>
          </w:pPr>
          <w:hyperlink w:anchor="_Toc143845512" w:history="1">
            <w:r w:rsidR="00133A00" w:rsidRPr="00CD4CEE">
              <w:rPr>
                <w:rStyle w:val="Hyperlink"/>
                <w:noProof/>
              </w:rPr>
              <w:t>1.2.1 Tổng quan về phần mềm nhúng ô tô</w:t>
            </w:r>
            <w:r w:rsidR="00133A00">
              <w:rPr>
                <w:noProof/>
                <w:webHidden/>
              </w:rPr>
              <w:tab/>
            </w:r>
            <w:r w:rsidR="00133A00">
              <w:rPr>
                <w:noProof/>
                <w:webHidden/>
              </w:rPr>
              <w:fldChar w:fldCharType="begin"/>
            </w:r>
            <w:r w:rsidR="00133A00">
              <w:rPr>
                <w:noProof/>
                <w:webHidden/>
              </w:rPr>
              <w:instrText xml:space="preserve"> PAGEREF _Toc143845512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7825AC04" w14:textId="732A497A" w:rsidR="00133A00" w:rsidRDefault="00000000">
          <w:pPr>
            <w:pStyle w:val="TOC3"/>
            <w:tabs>
              <w:tab w:val="right" w:leader="dot" w:pos="8777"/>
            </w:tabs>
            <w:rPr>
              <w:rFonts w:cstheme="minorBidi"/>
              <w:noProof/>
              <w:kern w:val="2"/>
              <w14:ligatures w14:val="standardContextual"/>
            </w:rPr>
          </w:pPr>
          <w:hyperlink w:anchor="_Toc143845513" w:history="1">
            <w:r w:rsidR="00133A00" w:rsidRPr="00CD4CEE">
              <w:rPr>
                <w:rStyle w:val="Hyperlink"/>
                <w:noProof/>
              </w:rPr>
              <w:t>1.2.2 Tổng quan về tiêu chuẩn AUTOSAR</w:t>
            </w:r>
            <w:r w:rsidR="00133A00">
              <w:rPr>
                <w:noProof/>
                <w:webHidden/>
              </w:rPr>
              <w:tab/>
            </w:r>
            <w:r w:rsidR="00133A00">
              <w:rPr>
                <w:noProof/>
                <w:webHidden/>
              </w:rPr>
              <w:fldChar w:fldCharType="begin"/>
            </w:r>
            <w:r w:rsidR="00133A00">
              <w:rPr>
                <w:noProof/>
                <w:webHidden/>
              </w:rPr>
              <w:instrText xml:space="preserve"> PAGEREF _Toc143845513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58451D26" w14:textId="63F9F0D3" w:rsidR="00133A00" w:rsidRDefault="00000000">
          <w:pPr>
            <w:pStyle w:val="TOC3"/>
            <w:tabs>
              <w:tab w:val="right" w:leader="dot" w:pos="8777"/>
            </w:tabs>
            <w:rPr>
              <w:rFonts w:cstheme="minorBidi"/>
              <w:noProof/>
              <w:kern w:val="2"/>
              <w14:ligatures w14:val="standardContextual"/>
            </w:rPr>
          </w:pPr>
          <w:hyperlink w:anchor="_Toc143845514" w:history="1">
            <w:r w:rsidR="00133A00" w:rsidRPr="00CD4CEE">
              <w:rPr>
                <w:rStyle w:val="Hyperlink"/>
                <w:noProof/>
              </w:rPr>
              <w:t>1.2.3 Phân tích các nghiên cứu liên quan</w:t>
            </w:r>
            <w:r w:rsidR="00133A00">
              <w:rPr>
                <w:noProof/>
                <w:webHidden/>
              </w:rPr>
              <w:tab/>
            </w:r>
            <w:r w:rsidR="00133A00">
              <w:rPr>
                <w:noProof/>
                <w:webHidden/>
              </w:rPr>
              <w:fldChar w:fldCharType="begin"/>
            </w:r>
            <w:r w:rsidR="00133A00">
              <w:rPr>
                <w:noProof/>
                <w:webHidden/>
              </w:rPr>
              <w:instrText xml:space="preserve"> PAGEREF _Toc143845514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6E7C12D8" w14:textId="74F7A829" w:rsidR="00133A00" w:rsidRDefault="00000000">
          <w:pPr>
            <w:pStyle w:val="TOC2"/>
            <w:tabs>
              <w:tab w:val="right" w:leader="dot" w:pos="8777"/>
            </w:tabs>
            <w:rPr>
              <w:rFonts w:cstheme="minorBidi"/>
              <w:noProof/>
              <w:kern w:val="2"/>
              <w14:ligatures w14:val="standardContextual"/>
            </w:rPr>
          </w:pPr>
          <w:hyperlink w:anchor="_Toc143845515" w:history="1">
            <w:r w:rsidR="00133A00" w:rsidRPr="00CD4CEE">
              <w:rPr>
                <w:rStyle w:val="Hyperlink"/>
                <w:noProof/>
              </w:rPr>
              <w:t>1.3 Nội dung nghiên cứu</w:t>
            </w:r>
            <w:r w:rsidR="00133A00">
              <w:rPr>
                <w:noProof/>
                <w:webHidden/>
              </w:rPr>
              <w:tab/>
            </w:r>
            <w:r w:rsidR="00133A00">
              <w:rPr>
                <w:noProof/>
                <w:webHidden/>
              </w:rPr>
              <w:fldChar w:fldCharType="begin"/>
            </w:r>
            <w:r w:rsidR="00133A00">
              <w:rPr>
                <w:noProof/>
                <w:webHidden/>
              </w:rPr>
              <w:instrText xml:space="preserve"> PAGEREF _Toc143845515 \h </w:instrText>
            </w:r>
            <w:r w:rsidR="00133A00">
              <w:rPr>
                <w:noProof/>
                <w:webHidden/>
              </w:rPr>
            </w:r>
            <w:r w:rsidR="00133A00">
              <w:rPr>
                <w:noProof/>
                <w:webHidden/>
              </w:rPr>
              <w:fldChar w:fldCharType="separate"/>
            </w:r>
            <w:r w:rsidR="00133A00">
              <w:rPr>
                <w:noProof/>
                <w:webHidden/>
              </w:rPr>
              <w:t>4</w:t>
            </w:r>
            <w:r w:rsidR="00133A00">
              <w:rPr>
                <w:noProof/>
                <w:webHidden/>
              </w:rPr>
              <w:fldChar w:fldCharType="end"/>
            </w:r>
          </w:hyperlink>
        </w:p>
        <w:p w14:paraId="28EBD2B8" w14:textId="7D70E0EA" w:rsidR="00133A00" w:rsidRDefault="00000000">
          <w:pPr>
            <w:pStyle w:val="TOC1"/>
            <w:tabs>
              <w:tab w:val="left" w:pos="1760"/>
            </w:tabs>
            <w:rPr>
              <w:rFonts w:asciiTheme="minorHAnsi" w:hAnsiTheme="minorHAnsi" w:cstheme="minorBidi"/>
              <w:b w:val="0"/>
              <w:kern w:val="2"/>
              <w:sz w:val="22"/>
              <w:szCs w:val="22"/>
              <w14:ligatures w14:val="standardContextual"/>
            </w:rPr>
          </w:pPr>
          <w:hyperlink w:anchor="_Toc143845516" w:history="1">
            <w:r w:rsidR="00133A00" w:rsidRPr="00CD4CEE">
              <w:rPr>
                <w:rStyle w:val="Hyperlink"/>
              </w:rPr>
              <w:t>CHƯƠNG 2</w:t>
            </w:r>
            <w:r w:rsidR="00133A00">
              <w:rPr>
                <w:rFonts w:asciiTheme="minorHAnsi" w:hAnsiTheme="minorHAnsi" w:cstheme="minorBidi"/>
                <w:b w:val="0"/>
                <w:kern w:val="2"/>
                <w:sz w:val="22"/>
                <w:szCs w:val="22"/>
                <w14:ligatures w14:val="standardContextual"/>
              </w:rPr>
              <w:tab/>
            </w:r>
            <w:r w:rsidR="00133A00" w:rsidRPr="00CD4CEE">
              <w:rPr>
                <w:rStyle w:val="Hyperlink"/>
              </w:rPr>
              <w:t>CƠ SỞ LÝ THUYẾT</w:t>
            </w:r>
            <w:r w:rsidR="00133A00">
              <w:rPr>
                <w:webHidden/>
              </w:rPr>
              <w:tab/>
            </w:r>
            <w:r w:rsidR="00133A00">
              <w:rPr>
                <w:webHidden/>
              </w:rPr>
              <w:fldChar w:fldCharType="begin"/>
            </w:r>
            <w:r w:rsidR="00133A00">
              <w:rPr>
                <w:webHidden/>
              </w:rPr>
              <w:instrText xml:space="preserve"> PAGEREF _Toc143845516 \h </w:instrText>
            </w:r>
            <w:r w:rsidR="00133A00">
              <w:rPr>
                <w:webHidden/>
              </w:rPr>
            </w:r>
            <w:r w:rsidR="00133A00">
              <w:rPr>
                <w:webHidden/>
              </w:rPr>
              <w:fldChar w:fldCharType="separate"/>
            </w:r>
            <w:r w:rsidR="00133A00">
              <w:rPr>
                <w:webHidden/>
              </w:rPr>
              <w:t>5</w:t>
            </w:r>
            <w:r w:rsidR="00133A00">
              <w:rPr>
                <w:webHidden/>
              </w:rPr>
              <w:fldChar w:fldCharType="end"/>
            </w:r>
          </w:hyperlink>
        </w:p>
        <w:p w14:paraId="79FFA632" w14:textId="7A092290" w:rsidR="00133A00" w:rsidRDefault="00000000">
          <w:pPr>
            <w:pStyle w:val="TOC2"/>
            <w:tabs>
              <w:tab w:val="right" w:leader="dot" w:pos="8777"/>
            </w:tabs>
            <w:rPr>
              <w:rFonts w:cstheme="minorBidi"/>
              <w:noProof/>
              <w:kern w:val="2"/>
              <w14:ligatures w14:val="standardContextual"/>
            </w:rPr>
          </w:pPr>
          <w:hyperlink w:anchor="_Toc143845517" w:history="1">
            <w:r w:rsidR="00133A00" w:rsidRPr="00CD4CEE">
              <w:rPr>
                <w:rStyle w:val="Hyperlink"/>
                <w:noProof/>
              </w:rPr>
              <w:t>2.1 Tổng quan về AUTOSAR</w:t>
            </w:r>
            <w:r w:rsidR="00133A00">
              <w:rPr>
                <w:noProof/>
                <w:webHidden/>
              </w:rPr>
              <w:tab/>
            </w:r>
            <w:r w:rsidR="00133A00">
              <w:rPr>
                <w:noProof/>
                <w:webHidden/>
              </w:rPr>
              <w:fldChar w:fldCharType="begin"/>
            </w:r>
            <w:r w:rsidR="00133A00">
              <w:rPr>
                <w:noProof/>
                <w:webHidden/>
              </w:rPr>
              <w:instrText xml:space="preserve"> PAGEREF _Toc143845517 \h </w:instrText>
            </w:r>
            <w:r w:rsidR="00133A00">
              <w:rPr>
                <w:noProof/>
                <w:webHidden/>
              </w:rPr>
            </w:r>
            <w:r w:rsidR="00133A00">
              <w:rPr>
                <w:noProof/>
                <w:webHidden/>
              </w:rPr>
              <w:fldChar w:fldCharType="separate"/>
            </w:r>
            <w:r w:rsidR="00133A00">
              <w:rPr>
                <w:noProof/>
                <w:webHidden/>
              </w:rPr>
              <w:t>5</w:t>
            </w:r>
            <w:r w:rsidR="00133A00">
              <w:rPr>
                <w:noProof/>
                <w:webHidden/>
              </w:rPr>
              <w:fldChar w:fldCharType="end"/>
            </w:r>
          </w:hyperlink>
        </w:p>
        <w:p w14:paraId="5F97C5B2" w14:textId="6A1CDF04" w:rsidR="00133A00" w:rsidRDefault="00000000">
          <w:pPr>
            <w:pStyle w:val="TOC2"/>
            <w:tabs>
              <w:tab w:val="right" w:leader="dot" w:pos="8777"/>
            </w:tabs>
            <w:rPr>
              <w:rFonts w:cstheme="minorBidi"/>
              <w:noProof/>
              <w:kern w:val="2"/>
              <w14:ligatures w14:val="standardContextual"/>
            </w:rPr>
          </w:pPr>
          <w:hyperlink w:anchor="_Toc143845518" w:history="1">
            <w:r w:rsidR="00133A00" w:rsidRPr="00CD4CEE">
              <w:rPr>
                <w:rStyle w:val="Hyperlink"/>
                <w:noProof/>
              </w:rPr>
              <w:t>2.2 Kiến trúc AUTOSAR RTE Generator</w:t>
            </w:r>
            <w:r w:rsidR="00133A00">
              <w:rPr>
                <w:noProof/>
                <w:webHidden/>
              </w:rPr>
              <w:tab/>
            </w:r>
            <w:r w:rsidR="00133A00">
              <w:rPr>
                <w:noProof/>
                <w:webHidden/>
              </w:rPr>
              <w:fldChar w:fldCharType="begin"/>
            </w:r>
            <w:r w:rsidR="00133A00">
              <w:rPr>
                <w:noProof/>
                <w:webHidden/>
              </w:rPr>
              <w:instrText xml:space="preserve"> PAGEREF _Toc143845518 \h </w:instrText>
            </w:r>
            <w:r w:rsidR="00133A00">
              <w:rPr>
                <w:noProof/>
                <w:webHidden/>
              </w:rPr>
            </w:r>
            <w:r w:rsidR="00133A00">
              <w:rPr>
                <w:noProof/>
                <w:webHidden/>
              </w:rPr>
              <w:fldChar w:fldCharType="separate"/>
            </w:r>
            <w:r w:rsidR="00133A00">
              <w:rPr>
                <w:noProof/>
                <w:webHidden/>
              </w:rPr>
              <w:t>5</w:t>
            </w:r>
            <w:r w:rsidR="00133A00">
              <w:rPr>
                <w:noProof/>
                <w:webHidden/>
              </w:rPr>
              <w:fldChar w:fldCharType="end"/>
            </w:r>
          </w:hyperlink>
        </w:p>
        <w:p w14:paraId="5C882F7B" w14:textId="73AC42AE" w:rsidR="00133A00" w:rsidRDefault="00000000">
          <w:pPr>
            <w:pStyle w:val="TOC2"/>
            <w:tabs>
              <w:tab w:val="right" w:leader="dot" w:pos="8777"/>
            </w:tabs>
            <w:rPr>
              <w:rFonts w:cstheme="minorBidi"/>
              <w:noProof/>
              <w:kern w:val="2"/>
              <w14:ligatures w14:val="standardContextual"/>
            </w:rPr>
          </w:pPr>
          <w:hyperlink w:anchor="_Toc143845519" w:history="1">
            <w:r w:rsidR="00133A00" w:rsidRPr="00CD4CEE">
              <w:rPr>
                <w:rStyle w:val="Hyperlink"/>
                <w:noProof/>
              </w:rPr>
              <w:t>2.3 Đặc tính kỹ thuật cần quan tâm khi thiết kế AUTOSAR RTE Generator</w:t>
            </w:r>
            <w:r w:rsidR="00133A00">
              <w:rPr>
                <w:noProof/>
                <w:webHidden/>
              </w:rPr>
              <w:tab/>
            </w:r>
            <w:r w:rsidR="00133A00">
              <w:rPr>
                <w:noProof/>
                <w:webHidden/>
              </w:rPr>
              <w:fldChar w:fldCharType="begin"/>
            </w:r>
            <w:r w:rsidR="00133A00">
              <w:rPr>
                <w:noProof/>
                <w:webHidden/>
              </w:rPr>
              <w:instrText xml:space="preserve"> PAGEREF _Toc143845519 \h </w:instrText>
            </w:r>
            <w:r w:rsidR="00133A00">
              <w:rPr>
                <w:noProof/>
                <w:webHidden/>
              </w:rPr>
            </w:r>
            <w:r w:rsidR="00133A00">
              <w:rPr>
                <w:noProof/>
                <w:webHidden/>
              </w:rPr>
              <w:fldChar w:fldCharType="separate"/>
            </w:r>
            <w:r w:rsidR="00133A00">
              <w:rPr>
                <w:noProof/>
                <w:webHidden/>
              </w:rPr>
              <w:t>5</w:t>
            </w:r>
            <w:r w:rsidR="00133A00">
              <w:rPr>
                <w:noProof/>
                <w:webHidden/>
              </w:rPr>
              <w:fldChar w:fldCharType="end"/>
            </w:r>
          </w:hyperlink>
        </w:p>
        <w:p w14:paraId="6F925826" w14:textId="19DC9418" w:rsidR="00133A00" w:rsidRDefault="00000000">
          <w:pPr>
            <w:pStyle w:val="TOC2"/>
            <w:tabs>
              <w:tab w:val="right" w:leader="dot" w:pos="8777"/>
            </w:tabs>
            <w:rPr>
              <w:rFonts w:cstheme="minorBidi"/>
              <w:noProof/>
              <w:kern w:val="2"/>
              <w14:ligatures w14:val="standardContextual"/>
            </w:rPr>
          </w:pPr>
          <w:hyperlink w:anchor="_Toc143845520" w:history="1">
            <w:r w:rsidR="00133A00" w:rsidRPr="00CD4CEE">
              <w:rPr>
                <w:rStyle w:val="Hyperlink"/>
                <w:noProof/>
              </w:rPr>
              <w:t>2.4 Phương pháp kiểm tra tính đúng đắn trên phần cứng</w:t>
            </w:r>
            <w:r w:rsidR="00133A00">
              <w:rPr>
                <w:noProof/>
                <w:webHidden/>
              </w:rPr>
              <w:tab/>
            </w:r>
            <w:r w:rsidR="00133A00">
              <w:rPr>
                <w:noProof/>
                <w:webHidden/>
              </w:rPr>
              <w:fldChar w:fldCharType="begin"/>
            </w:r>
            <w:r w:rsidR="00133A00">
              <w:rPr>
                <w:noProof/>
                <w:webHidden/>
              </w:rPr>
              <w:instrText xml:space="preserve"> PAGEREF _Toc143845520 \h </w:instrText>
            </w:r>
            <w:r w:rsidR="00133A00">
              <w:rPr>
                <w:noProof/>
                <w:webHidden/>
              </w:rPr>
            </w:r>
            <w:r w:rsidR="00133A00">
              <w:rPr>
                <w:noProof/>
                <w:webHidden/>
              </w:rPr>
              <w:fldChar w:fldCharType="separate"/>
            </w:r>
            <w:r w:rsidR="00133A00">
              <w:rPr>
                <w:noProof/>
                <w:webHidden/>
              </w:rPr>
              <w:t>5</w:t>
            </w:r>
            <w:r w:rsidR="00133A00">
              <w:rPr>
                <w:noProof/>
                <w:webHidden/>
              </w:rPr>
              <w:fldChar w:fldCharType="end"/>
            </w:r>
          </w:hyperlink>
        </w:p>
        <w:p w14:paraId="5C4C9B2B" w14:textId="72B3EED8" w:rsidR="00133A00" w:rsidRDefault="00000000">
          <w:pPr>
            <w:pStyle w:val="TOC1"/>
            <w:tabs>
              <w:tab w:val="left" w:pos="1760"/>
            </w:tabs>
            <w:rPr>
              <w:rFonts w:asciiTheme="minorHAnsi" w:hAnsiTheme="minorHAnsi" w:cstheme="minorBidi"/>
              <w:b w:val="0"/>
              <w:kern w:val="2"/>
              <w:sz w:val="22"/>
              <w:szCs w:val="22"/>
              <w14:ligatures w14:val="standardContextual"/>
            </w:rPr>
          </w:pPr>
          <w:hyperlink w:anchor="_Toc143845521" w:history="1">
            <w:r w:rsidR="00133A00" w:rsidRPr="00CD4CEE">
              <w:rPr>
                <w:rStyle w:val="Hyperlink"/>
              </w:rPr>
              <w:t>CHƯƠNG 3</w:t>
            </w:r>
            <w:r w:rsidR="00133A00">
              <w:rPr>
                <w:rFonts w:asciiTheme="minorHAnsi" w:hAnsiTheme="minorHAnsi" w:cstheme="minorBidi"/>
                <w:b w:val="0"/>
                <w:kern w:val="2"/>
                <w:sz w:val="22"/>
                <w:szCs w:val="22"/>
                <w14:ligatures w14:val="standardContextual"/>
              </w:rPr>
              <w:tab/>
            </w:r>
            <w:r w:rsidR="00133A00" w:rsidRPr="00CD4CEE">
              <w:rPr>
                <w:rStyle w:val="Hyperlink"/>
              </w:rPr>
              <w:t xml:space="preserve"> THIẾT KẾ CÔNG CỤ SINH MÃ NGUỒN RTE</w:t>
            </w:r>
            <w:r w:rsidR="00133A00">
              <w:rPr>
                <w:webHidden/>
              </w:rPr>
              <w:tab/>
            </w:r>
            <w:r w:rsidR="00133A00">
              <w:rPr>
                <w:webHidden/>
              </w:rPr>
              <w:fldChar w:fldCharType="begin"/>
            </w:r>
            <w:r w:rsidR="00133A00">
              <w:rPr>
                <w:webHidden/>
              </w:rPr>
              <w:instrText xml:space="preserve"> PAGEREF _Toc143845521 \h </w:instrText>
            </w:r>
            <w:r w:rsidR="00133A00">
              <w:rPr>
                <w:webHidden/>
              </w:rPr>
            </w:r>
            <w:r w:rsidR="00133A00">
              <w:rPr>
                <w:webHidden/>
              </w:rPr>
              <w:fldChar w:fldCharType="separate"/>
            </w:r>
            <w:r w:rsidR="00133A00">
              <w:rPr>
                <w:webHidden/>
              </w:rPr>
              <w:t>6</w:t>
            </w:r>
            <w:r w:rsidR="00133A00">
              <w:rPr>
                <w:webHidden/>
              </w:rPr>
              <w:fldChar w:fldCharType="end"/>
            </w:r>
          </w:hyperlink>
        </w:p>
        <w:p w14:paraId="01E9BA15" w14:textId="1C04480A" w:rsidR="00133A00" w:rsidRDefault="00000000">
          <w:pPr>
            <w:pStyle w:val="TOC2"/>
            <w:tabs>
              <w:tab w:val="right" w:leader="dot" w:pos="8777"/>
            </w:tabs>
            <w:rPr>
              <w:rFonts w:cstheme="minorBidi"/>
              <w:noProof/>
              <w:kern w:val="2"/>
              <w14:ligatures w14:val="standardContextual"/>
            </w:rPr>
          </w:pPr>
          <w:hyperlink w:anchor="_Toc143845522" w:history="1">
            <w:r w:rsidR="00133A00" w:rsidRPr="00CD4CEE">
              <w:rPr>
                <w:rStyle w:val="Hyperlink"/>
                <w:noProof/>
              </w:rPr>
              <w:t>3.1 Thiết kế sơ đồ khối</w:t>
            </w:r>
            <w:r w:rsidR="00133A00">
              <w:rPr>
                <w:noProof/>
                <w:webHidden/>
              </w:rPr>
              <w:tab/>
            </w:r>
            <w:r w:rsidR="00133A00">
              <w:rPr>
                <w:noProof/>
                <w:webHidden/>
              </w:rPr>
              <w:fldChar w:fldCharType="begin"/>
            </w:r>
            <w:r w:rsidR="00133A00">
              <w:rPr>
                <w:noProof/>
                <w:webHidden/>
              </w:rPr>
              <w:instrText xml:space="preserve"> PAGEREF _Toc143845522 \h </w:instrText>
            </w:r>
            <w:r w:rsidR="00133A00">
              <w:rPr>
                <w:noProof/>
                <w:webHidden/>
              </w:rPr>
            </w:r>
            <w:r w:rsidR="00133A00">
              <w:rPr>
                <w:noProof/>
                <w:webHidden/>
              </w:rPr>
              <w:fldChar w:fldCharType="separate"/>
            </w:r>
            <w:r w:rsidR="00133A00">
              <w:rPr>
                <w:noProof/>
                <w:webHidden/>
              </w:rPr>
              <w:t>6</w:t>
            </w:r>
            <w:r w:rsidR="00133A00">
              <w:rPr>
                <w:noProof/>
                <w:webHidden/>
              </w:rPr>
              <w:fldChar w:fldCharType="end"/>
            </w:r>
          </w:hyperlink>
        </w:p>
        <w:p w14:paraId="7E947BF6" w14:textId="3048B9AF" w:rsidR="00133A00" w:rsidRDefault="00000000">
          <w:pPr>
            <w:pStyle w:val="TOC1"/>
            <w:tabs>
              <w:tab w:val="left" w:pos="1760"/>
            </w:tabs>
            <w:rPr>
              <w:rFonts w:asciiTheme="minorHAnsi" w:hAnsiTheme="minorHAnsi" w:cstheme="minorBidi"/>
              <w:b w:val="0"/>
              <w:kern w:val="2"/>
              <w:sz w:val="22"/>
              <w:szCs w:val="22"/>
              <w14:ligatures w14:val="standardContextual"/>
            </w:rPr>
          </w:pPr>
          <w:hyperlink w:anchor="_Toc143845523" w:history="1">
            <w:r w:rsidR="00133A00" w:rsidRPr="00CD4CEE">
              <w:rPr>
                <w:rStyle w:val="Hyperlink"/>
              </w:rPr>
              <w:t>CHƯƠNG 4</w:t>
            </w:r>
            <w:r w:rsidR="00133A00">
              <w:rPr>
                <w:rFonts w:asciiTheme="minorHAnsi" w:hAnsiTheme="minorHAnsi" w:cstheme="minorBidi"/>
                <w:b w:val="0"/>
                <w:kern w:val="2"/>
                <w:sz w:val="22"/>
                <w:szCs w:val="22"/>
                <w14:ligatures w14:val="standardContextual"/>
              </w:rPr>
              <w:tab/>
            </w:r>
            <w:r w:rsidR="00133A00" w:rsidRPr="00CD4CEE">
              <w:rPr>
                <w:rStyle w:val="Hyperlink"/>
              </w:rPr>
              <w:t xml:space="preserve"> KẾT QUẢ THỰC NGHIỆM</w:t>
            </w:r>
            <w:r w:rsidR="00133A00">
              <w:rPr>
                <w:webHidden/>
              </w:rPr>
              <w:tab/>
            </w:r>
            <w:r w:rsidR="00133A00">
              <w:rPr>
                <w:webHidden/>
              </w:rPr>
              <w:fldChar w:fldCharType="begin"/>
            </w:r>
            <w:r w:rsidR="00133A00">
              <w:rPr>
                <w:webHidden/>
              </w:rPr>
              <w:instrText xml:space="preserve"> PAGEREF _Toc143845523 \h </w:instrText>
            </w:r>
            <w:r w:rsidR="00133A00">
              <w:rPr>
                <w:webHidden/>
              </w:rPr>
            </w:r>
            <w:r w:rsidR="00133A00">
              <w:rPr>
                <w:webHidden/>
              </w:rPr>
              <w:fldChar w:fldCharType="separate"/>
            </w:r>
            <w:r w:rsidR="00133A00">
              <w:rPr>
                <w:webHidden/>
              </w:rPr>
              <w:t>7</w:t>
            </w:r>
            <w:r w:rsidR="00133A00">
              <w:rPr>
                <w:webHidden/>
              </w:rPr>
              <w:fldChar w:fldCharType="end"/>
            </w:r>
          </w:hyperlink>
        </w:p>
        <w:p w14:paraId="21647F63" w14:textId="61882571" w:rsidR="00133A00" w:rsidRDefault="00000000">
          <w:pPr>
            <w:pStyle w:val="TOC2"/>
            <w:tabs>
              <w:tab w:val="right" w:leader="dot" w:pos="8777"/>
            </w:tabs>
            <w:rPr>
              <w:rFonts w:cstheme="minorBidi"/>
              <w:noProof/>
              <w:kern w:val="2"/>
              <w14:ligatures w14:val="standardContextual"/>
            </w:rPr>
          </w:pPr>
          <w:hyperlink w:anchor="_Toc143845524" w:history="1">
            <w:r w:rsidR="00133A00" w:rsidRPr="00CD4CEE">
              <w:rPr>
                <w:rStyle w:val="Hyperlink"/>
                <w:noProof/>
              </w:rPr>
              <w:t>4.1 Giới thiệu cách triển khai công cụ sinh mã nguồn RTE</w:t>
            </w:r>
            <w:r w:rsidR="00133A00">
              <w:rPr>
                <w:noProof/>
                <w:webHidden/>
              </w:rPr>
              <w:tab/>
            </w:r>
            <w:r w:rsidR="00133A00">
              <w:rPr>
                <w:noProof/>
                <w:webHidden/>
              </w:rPr>
              <w:fldChar w:fldCharType="begin"/>
            </w:r>
            <w:r w:rsidR="00133A00">
              <w:rPr>
                <w:noProof/>
                <w:webHidden/>
              </w:rPr>
              <w:instrText xml:space="preserve"> PAGEREF _Toc143845524 \h </w:instrText>
            </w:r>
            <w:r w:rsidR="00133A00">
              <w:rPr>
                <w:noProof/>
                <w:webHidden/>
              </w:rPr>
            </w:r>
            <w:r w:rsidR="00133A00">
              <w:rPr>
                <w:noProof/>
                <w:webHidden/>
              </w:rPr>
              <w:fldChar w:fldCharType="separate"/>
            </w:r>
            <w:r w:rsidR="00133A00">
              <w:rPr>
                <w:noProof/>
                <w:webHidden/>
              </w:rPr>
              <w:t>7</w:t>
            </w:r>
            <w:r w:rsidR="00133A00">
              <w:rPr>
                <w:noProof/>
                <w:webHidden/>
              </w:rPr>
              <w:fldChar w:fldCharType="end"/>
            </w:r>
          </w:hyperlink>
        </w:p>
        <w:p w14:paraId="2777BC7A" w14:textId="6BA66893" w:rsidR="00133A00" w:rsidRDefault="00000000">
          <w:pPr>
            <w:pStyle w:val="TOC2"/>
            <w:tabs>
              <w:tab w:val="right" w:leader="dot" w:pos="8777"/>
            </w:tabs>
            <w:rPr>
              <w:rFonts w:cstheme="minorBidi"/>
              <w:noProof/>
              <w:kern w:val="2"/>
              <w14:ligatures w14:val="standardContextual"/>
            </w:rPr>
          </w:pPr>
          <w:hyperlink w:anchor="_Toc143845525" w:history="1">
            <w:r w:rsidR="00133A00" w:rsidRPr="00CD4CEE">
              <w:rPr>
                <w:rStyle w:val="Hyperlink"/>
                <w:noProof/>
              </w:rPr>
              <w:t>4.2 Cấu hình để kiểm tra RTE trên phần cứng ESP32</w:t>
            </w:r>
            <w:r w:rsidR="00133A00">
              <w:rPr>
                <w:noProof/>
                <w:webHidden/>
              </w:rPr>
              <w:tab/>
            </w:r>
            <w:r w:rsidR="00133A00">
              <w:rPr>
                <w:noProof/>
                <w:webHidden/>
              </w:rPr>
              <w:fldChar w:fldCharType="begin"/>
            </w:r>
            <w:r w:rsidR="00133A00">
              <w:rPr>
                <w:noProof/>
                <w:webHidden/>
              </w:rPr>
              <w:instrText xml:space="preserve"> PAGEREF _Toc143845525 \h </w:instrText>
            </w:r>
            <w:r w:rsidR="00133A00">
              <w:rPr>
                <w:noProof/>
                <w:webHidden/>
              </w:rPr>
            </w:r>
            <w:r w:rsidR="00133A00">
              <w:rPr>
                <w:noProof/>
                <w:webHidden/>
              </w:rPr>
              <w:fldChar w:fldCharType="separate"/>
            </w:r>
            <w:r w:rsidR="00133A00">
              <w:rPr>
                <w:noProof/>
                <w:webHidden/>
              </w:rPr>
              <w:t>7</w:t>
            </w:r>
            <w:r w:rsidR="00133A00">
              <w:rPr>
                <w:noProof/>
                <w:webHidden/>
              </w:rPr>
              <w:fldChar w:fldCharType="end"/>
            </w:r>
          </w:hyperlink>
        </w:p>
        <w:p w14:paraId="3786610C" w14:textId="166401C0" w:rsidR="00133A00" w:rsidRDefault="00000000">
          <w:pPr>
            <w:pStyle w:val="TOC2"/>
            <w:tabs>
              <w:tab w:val="right" w:leader="dot" w:pos="8777"/>
            </w:tabs>
            <w:rPr>
              <w:rFonts w:cstheme="minorBidi"/>
              <w:noProof/>
              <w:kern w:val="2"/>
              <w14:ligatures w14:val="standardContextual"/>
            </w:rPr>
          </w:pPr>
          <w:hyperlink w:anchor="_Toc143845526" w:history="1">
            <w:r w:rsidR="00133A00" w:rsidRPr="00CD4CEE">
              <w:rPr>
                <w:rStyle w:val="Hyperlink"/>
                <w:noProof/>
              </w:rPr>
              <w:t>4.3 Thực nghiệm kiểm chứng</w:t>
            </w:r>
            <w:r w:rsidR="00133A00">
              <w:rPr>
                <w:noProof/>
                <w:webHidden/>
              </w:rPr>
              <w:tab/>
            </w:r>
            <w:r w:rsidR="00133A00">
              <w:rPr>
                <w:noProof/>
                <w:webHidden/>
              </w:rPr>
              <w:fldChar w:fldCharType="begin"/>
            </w:r>
            <w:r w:rsidR="00133A00">
              <w:rPr>
                <w:noProof/>
                <w:webHidden/>
              </w:rPr>
              <w:instrText xml:space="preserve"> PAGEREF _Toc143845526 \h </w:instrText>
            </w:r>
            <w:r w:rsidR="00133A00">
              <w:rPr>
                <w:noProof/>
                <w:webHidden/>
              </w:rPr>
            </w:r>
            <w:r w:rsidR="00133A00">
              <w:rPr>
                <w:noProof/>
                <w:webHidden/>
              </w:rPr>
              <w:fldChar w:fldCharType="separate"/>
            </w:r>
            <w:r w:rsidR="00133A00">
              <w:rPr>
                <w:noProof/>
                <w:webHidden/>
              </w:rPr>
              <w:t>7</w:t>
            </w:r>
            <w:r w:rsidR="00133A00">
              <w:rPr>
                <w:noProof/>
                <w:webHidden/>
              </w:rPr>
              <w:fldChar w:fldCharType="end"/>
            </w:r>
          </w:hyperlink>
        </w:p>
        <w:p w14:paraId="3945E333" w14:textId="380CC7F2" w:rsidR="00133A00" w:rsidRDefault="00000000">
          <w:pPr>
            <w:pStyle w:val="TOC3"/>
            <w:tabs>
              <w:tab w:val="right" w:leader="dot" w:pos="8777"/>
            </w:tabs>
            <w:rPr>
              <w:rFonts w:cstheme="minorBidi"/>
              <w:noProof/>
              <w:kern w:val="2"/>
              <w14:ligatures w14:val="standardContextual"/>
            </w:rPr>
          </w:pPr>
          <w:hyperlink w:anchor="_Toc143845527" w:history="1">
            <w:r w:rsidR="00133A00" w:rsidRPr="00CD4CEE">
              <w:rPr>
                <w:rStyle w:val="Hyperlink"/>
                <w:noProof/>
              </w:rPr>
              <w:t>4.3.1 Thực nghiệm kiểm tra tính năng abc</w:t>
            </w:r>
            <w:r w:rsidR="00133A00">
              <w:rPr>
                <w:noProof/>
                <w:webHidden/>
              </w:rPr>
              <w:tab/>
            </w:r>
            <w:r w:rsidR="00133A00">
              <w:rPr>
                <w:noProof/>
                <w:webHidden/>
              </w:rPr>
              <w:fldChar w:fldCharType="begin"/>
            </w:r>
            <w:r w:rsidR="00133A00">
              <w:rPr>
                <w:noProof/>
                <w:webHidden/>
              </w:rPr>
              <w:instrText xml:space="preserve"> PAGEREF _Toc143845527 \h </w:instrText>
            </w:r>
            <w:r w:rsidR="00133A00">
              <w:rPr>
                <w:noProof/>
                <w:webHidden/>
              </w:rPr>
            </w:r>
            <w:r w:rsidR="00133A00">
              <w:rPr>
                <w:noProof/>
                <w:webHidden/>
              </w:rPr>
              <w:fldChar w:fldCharType="separate"/>
            </w:r>
            <w:r w:rsidR="00133A00">
              <w:rPr>
                <w:noProof/>
                <w:webHidden/>
              </w:rPr>
              <w:t>7</w:t>
            </w:r>
            <w:r w:rsidR="00133A00">
              <w:rPr>
                <w:noProof/>
                <w:webHidden/>
              </w:rPr>
              <w:fldChar w:fldCharType="end"/>
            </w:r>
          </w:hyperlink>
        </w:p>
        <w:p w14:paraId="4929ED33" w14:textId="17303803" w:rsidR="00133A00" w:rsidRDefault="00000000">
          <w:pPr>
            <w:pStyle w:val="TOC3"/>
            <w:tabs>
              <w:tab w:val="right" w:leader="dot" w:pos="8777"/>
            </w:tabs>
            <w:rPr>
              <w:rFonts w:cstheme="minorBidi"/>
              <w:noProof/>
              <w:kern w:val="2"/>
              <w14:ligatures w14:val="standardContextual"/>
            </w:rPr>
          </w:pPr>
          <w:hyperlink w:anchor="_Toc143845528" w:history="1">
            <w:r w:rsidR="00133A00" w:rsidRPr="00CD4CEE">
              <w:rPr>
                <w:rStyle w:val="Hyperlink"/>
                <w:noProof/>
              </w:rPr>
              <w:t>4.3.2 Thực nghiệm kiểm tra tính năng def</w:t>
            </w:r>
            <w:r w:rsidR="00133A00">
              <w:rPr>
                <w:noProof/>
                <w:webHidden/>
              </w:rPr>
              <w:tab/>
            </w:r>
            <w:r w:rsidR="00133A00">
              <w:rPr>
                <w:noProof/>
                <w:webHidden/>
              </w:rPr>
              <w:fldChar w:fldCharType="begin"/>
            </w:r>
            <w:r w:rsidR="00133A00">
              <w:rPr>
                <w:noProof/>
                <w:webHidden/>
              </w:rPr>
              <w:instrText xml:space="preserve"> PAGEREF _Toc143845528 \h </w:instrText>
            </w:r>
            <w:r w:rsidR="00133A00">
              <w:rPr>
                <w:noProof/>
                <w:webHidden/>
              </w:rPr>
            </w:r>
            <w:r w:rsidR="00133A00">
              <w:rPr>
                <w:noProof/>
                <w:webHidden/>
              </w:rPr>
              <w:fldChar w:fldCharType="separate"/>
            </w:r>
            <w:r w:rsidR="00133A00">
              <w:rPr>
                <w:noProof/>
                <w:webHidden/>
              </w:rPr>
              <w:t>7</w:t>
            </w:r>
            <w:r w:rsidR="00133A00">
              <w:rPr>
                <w:noProof/>
                <w:webHidden/>
              </w:rPr>
              <w:fldChar w:fldCharType="end"/>
            </w:r>
          </w:hyperlink>
        </w:p>
        <w:p w14:paraId="687D96EA" w14:textId="71EADDBB" w:rsidR="00133A00" w:rsidRDefault="00000000">
          <w:pPr>
            <w:pStyle w:val="TOC1"/>
            <w:rPr>
              <w:rFonts w:asciiTheme="minorHAnsi" w:hAnsiTheme="minorHAnsi" w:cstheme="minorBidi"/>
              <w:b w:val="0"/>
              <w:kern w:val="2"/>
              <w:sz w:val="22"/>
              <w:szCs w:val="22"/>
              <w14:ligatures w14:val="standardContextual"/>
            </w:rPr>
          </w:pPr>
          <w:hyperlink w:anchor="_Toc143845529" w:history="1">
            <w:r w:rsidR="00133A00" w:rsidRPr="00CD4CEE">
              <w:rPr>
                <w:rStyle w:val="Hyperlink"/>
              </w:rPr>
              <w:t>KẾT LUẬN VÀ KIẾN NGHỊ</w:t>
            </w:r>
            <w:r w:rsidR="00133A00">
              <w:rPr>
                <w:webHidden/>
              </w:rPr>
              <w:tab/>
            </w:r>
            <w:r w:rsidR="00133A00">
              <w:rPr>
                <w:webHidden/>
              </w:rPr>
              <w:fldChar w:fldCharType="begin"/>
            </w:r>
            <w:r w:rsidR="00133A00">
              <w:rPr>
                <w:webHidden/>
              </w:rPr>
              <w:instrText xml:space="preserve"> PAGEREF _Toc143845529 \h </w:instrText>
            </w:r>
            <w:r w:rsidR="00133A00">
              <w:rPr>
                <w:webHidden/>
              </w:rPr>
            </w:r>
            <w:r w:rsidR="00133A00">
              <w:rPr>
                <w:webHidden/>
              </w:rPr>
              <w:fldChar w:fldCharType="separate"/>
            </w:r>
            <w:r w:rsidR="00133A00">
              <w:rPr>
                <w:webHidden/>
              </w:rPr>
              <w:t>8</w:t>
            </w:r>
            <w:r w:rsidR="00133A00">
              <w:rPr>
                <w:webHidden/>
              </w:rPr>
              <w:fldChar w:fldCharType="end"/>
            </w:r>
          </w:hyperlink>
        </w:p>
        <w:p w14:paraId="35138399" w14:textId="762ACF0D" w:rsidR="00133A00" w:rsidRDefault="00000000">
          <w:pPr>
            <w:pStyle w:val="TOC2"/>
            <w:tabs>
              <w:tab w:val="right" w:leader="dot" w:pos="8777"/>
            </w:tabs>
            <w:rPr>
              <w:rFonts w:cstheme="minorBidi"/>
              <w:noProof/>
              <w:kern w:val="2"/>
              <w14:ligatures w14:val="standardContextual"/>
            </w:rPr>
          </w:pPr>
          <w:hyperlink w:anchor="_Toc143845530" w:history="1">
            <w:r w:rsidR="00133A00" w:rsidRPr="00CD4CEE">
              <w:rPr>
                <w:rStyle w:val="Hyperlink"/>
                <w:noProof/>
              </w:rPr>
              <w:t>1. Kết luận</w:t>
            </w:r>
            <w:r w:rsidR="00133A00">
              <w:rPr>
                <w:noProof/>
                <w:webHidden/>
              </w:rPr>
              <w:tab/>
            </w:r>
            <w:r w:rsidR="00133A00">
              <w:rPr>
                <w:noProof/>
                <w:webHidden/>
              </w:rPr>
              <w:fldChar w:fldCharType="begin"/>
            </w:r>
            <w:r w:rsidR="00133A00">
              <w:rPr>
                <w:noProof/>
                <w:webHidden/>
              </w:rPr>
              <w:instrText xml:space="preserve"> PAGEREF _Toc143845530 \h </w:instrText>
            </w:r>
            <w:r w:rsidR="00133A00">
              <w:rPr>
                <w:noProof/>
                <w:webHidden/>
              </w:rPr>
            </w:r>
            <w:r w:rsidR="00133A00">
              <w:rPr>
                <w:noProof/>
                <w:webHidden/>
              </w:rPr>
              <w:fldChar w:fldCharType="separate"/>
            </w:r>
            <w:r w:rsidR="00133A00">
              <w:rPr>
                <w:noProof/>
                <w:webHidden/>
              </w:rPr>
              <w:t>8</w:t>
            </w:r>
            <w:r w:rsidR="00133A00">
              <w:rPr>
                <w:noProof/>
                <w:webHidden/>
              </w:rPr>
              <w:fldChar w:fldCharType="end"/>
            </w:r>
          </w:hyperlink>
        </w:p>
        <w:p w14:paraId="48AC5056" w14:textId="08FE7C02" w:rsidR="00133A00" w:rsidRDefault="00000000">
          <w:pPr>
            <w:pStyle w:val="TOC2"/>
            <w:tabs>
              <w:tab w:val="right" w:leader="dot" w:pos="8777"/>
            </w:tabs>
            <w:rPr>
              <w:rFonts w:cstheme="minorBidi"/>
              <w:noProof/>
              <w:kern w:val="2"/>
              <w14:ligatures w14:val="standardContextual"/>
            </w:rPr>
          </w:pPr>
          <w:hyperlink w:anchor="_Toc143845531" w:history="1">
            <w:r w:rsidR="00133A00" w:rsidRPr="00CD4CEE">
              <w:rPr>
                <w:rStyle w:val="Hyperlink"/>
                <w:noProof/>
              </w:rPr>
              <w:t>2. Kiến nghị</w:t>
            </w:r>
            <w:r w:rsidR="00133A00">
              <w:rPr>
                <w:noProof/>
                <w:webHidden/>
              </w:rPr>
              <w:tab/>
            </w:r>
            <w:r w:rsidR="00133A00">
              <w:rPr>
                <w:noProof/>
                <w:webHidden/>
              </w:rPr>
              <w:fldChar w:fldCharType="begin"/>
            </w:r>
            <w:r w:rsidR="00133A00">
              <w:rPr>
                <w:noProof/>
                <w:webHidden/>
              </w:rPr>
              <w:instrText xml:space="preserve"> PAGEREF _Toc143845531 \h </w:instrText>
            </w:r>
            <w:r w:rsidR="00133A00">
              <w:rPr>
                <w:noProof/>
                <w:webHidden/>
              </w:rPr>
            </w:r>
            <w:r w:rsidR="00133A00">
              <w:rPr>
                <w:noProof/>
                <w:webHidden/>
              </w:rPr>
              <w:fldChar w:fldCharType="separate"/>
            </w:r>
            <w:r w:rsidR="00133A00">
              <w:rPr>
                <w:noProof/>
                <w:webHidden/>
              </w:rPr>
              <w:t>8</w:t>
            </w:r>
            <w:r w:rsidR="00133A00">
              <w:rPr>
                <w:noProof/>
                <w:webHidden/>
              </w:rPr>
              <w:fldChar w:fldCharType="end"/>
            </w:r>
          </w:hyperlink>
        </w:p>
        <w:p w14:paraId="1592BF39" w14:textId="7A8B6065" w:rsidR="00133A00" w:rsidRDefault="00000000">
          <w:pPr>
            <w:pStyle w:val="TOC1"/>
            <w:rPr>
              <w:rFonts w:asciiTheme="minorHAnsi" w:hAnsiTheme="minorHAnsi" w:cstheme="minorBidi"/>
              <w:b w:val="0"/>
              <w:kern w:val="2"/>
              <w:sz w:val="22"/>
              <w:szCs w:val="22"/>
              <w14:ligatures w14:val="standardContextual"/>
            </w:rPr>
          </w:pPr>
          <w:hyperlink w:anchor="_Toc143845532" w:history="1">
            <w:r w:rsidR="00133A00" w:rsidRPr="00CD4CEE">
              <w:rPr>
                <w:rStyle w:val="Hyperlink"/>
                <w:rFonts w:eastAsia="Times New Roman" w:cs="Times New Roman"/>
                <w:caps/>
              </w:rPr>
              <w:t>TÀI LIỆU THAM KHẢO</w:t>
            </w:r>
            <w:r w:rsidR="00133A00">
              <w:rPr>
                <w:webHidden/>
              </w:rPr>
              <w:tab/>
            </w:r>
            <w:r w:rsidR="00133A00">
              <w:rPr>
                <w:webHidden/>
              </w:rPr>
              <w:fldChar w:fldCharType="begin"/>
            </w:r>
            <w:r w:rsidR="00133A00">
              <w:rPr>
                <w:webHidden/>
              </w:rPr>
              <w:instrText xml:space="preserve"> PAGEREF _Toc143845532 \h </w:instrText>
            </w:r>
            <w:r w:rsidR="00133A00">
              <w:rPr>
                <w:webHidden/>
              </w:rPr>
            </w:r>
            <w:r w:rsidR="00133A00">
              <w:rPr>
                <w:webHidden/>
              </w:rPr>
              <w:fldChar w:fldCharType="separate"/>
            </w:r>
            <w:r w:rsidR="00133A00">
              <w:rPr>
                <w:webHidden/>
              </w:rPr>
              <w:t>9</w:t>
            </w:r>
            <w:r w:rsidR="00133A00">
              <w:rPr>
                <w:webHidden/>
              </w:rPr>
              <w:fldChar w:fldCharType="end"/>
            </w:r>
          </w:hyperlink>
        </w:p>
        <w:p w14:paraId="39BEA83A" w14:textId="288B7C13" w:rsidR="00133A00" w:rsidRDefault="00000000">
          <w:pPr>
            <w:pStyle w:val="TOC1"/>
            <w:rPr>
              <w:rFonts w:asciiTheme="minorHAnsi" w:hAnsiTheme="minorHAnsi" w:cstheme="minorBidi"/>
              <w:b w:val="0"/>
              <w:kern w:val="2"/>
              <w:sz w:val="22"/>
              <w:szCs w:val="22"/>
              <w14:ligatures w14:val="standardContextual"/>
            </w:rPr>
          </w:pPr>
          <w:hyperlink w:anchor="_Toc143845533" w:history="1">
            <w:r w:rsidR="00133A00" w:rsidRPr="00CD4CEE">
              <w:rPr>
                <w:rStyle w:val="Hyperlink"/>
              </w:rPr>
              <w:t>PHỤ LỤC</w:t>
            </w:r>
            <w:r w:rsidR="00133A00">
              <w:rPr>
                <w:webHidden/>
              </w:rPr>
              <w:tab/>
            </w:r>
            <w:r w:rsidR="00133A00">
              <w:rPr>
                <w:webHidden/>
              </w:rPr>
              <w:fldChar w:fldCharType="begin"/>
            </w:r>
            <w:r w:rsidR="00133A00">
              <w:rPr>
                <w:webHidden/>
              </w:rPr>
              <w:instrText xml:space="preserve"> PAGEREF _Toc143845533 \h </w:instrText>
            </w:r>
            <w:r w:rsidR="00133A00">
              <w:rPr>
                <w:webHidden/>
              </w:rPr>
            </w:r>
            <w:r w:rsidR="00133A00">
              <w:rPr>
                <w:webHidden/>
              </w:rPr>
              <w:fldChar w:fldCharType="separate"/>
            </w:r>
            <w:r w:rsidR="00133A00">
              <w:rPr>
                <w:webHidden/>
              </w:rPr>
              <w:t>10</w:t>
            </w:r>
            <w:r w:rsidR="00133A00">
              <w:rPr>
                <w:webHidden/>
              </w:rPr>
              <w:fldChar w:fldCharType="end"/>
            </w:r>
          </w:hyperlink>
        </w:p>
        <w:p w14:paraId="62488D96" w14:textId="1A9AE2F3" w:rsidR="00133A00" w:rsidRDefault="00000000">
          <w:pPr>
            <w:pStyle w:val="TOC1"/>
            <w:rPr>
              <w:rFonts w:asciiTheme="minorHAnsi" w:hAnsiTheme="minorHAnsi" w:cstheme="minorBidi"/>
              <w:b w:val="0"/>
              <w:kern w:val="2"/>
              <w:sz w:val="22"/>
              <w:szCs w:val="22"/>
              <w14:ligatures w14:val="standardContextual"/>
            </w:rPr>
          </w:pPr>
          <w:hyperlink w:anchor="_Toc143845534" w:history="1">
            <w:r w:rsidR="00133A00" w:rsidRPr="00CD4CEE">
              <w:rPr>
                <w:rStyle w:val="Hyperlink"/>
              </w:rPr>
              <w:t>LÝ LỊCH TRÍCH NGANG CỦA HỌC VIÊN</w:t>
            </w:r>
            <w:r w:rsidR="00133A00">
              <w:rPr>
                <w:webHidden/>
              </w:rPr>
              <w:tab/>
            </w:r>
            <w:r w:rsidR="00133A00">
              <w:rPr>
                <w:webHidden/>
              </w:rPr>
              <w:fldChar w:fldCharType="begin"/>
            </w:r>
            <w:r w:rsidR="00133A00">
              <w:rPr>
                <w:webHidden/>
              </w:rPr>
              <w:instrText xml:space="preserve"> PAGEREF _Toc143845534 \h </w:instrText>
            </w:r>
            <w:r w:rsidR="00133A00">
              <w:rPr>
                <w:webHidden/>
              </w:rPr>
            </w:r>
            <w:r w:rsidR="00133A00">
              <w:rPr>
                <w:webHidden/>
              </w:rPr>
              <w:fldChar w:fldCharType="separate"/>
            </w:r>
            <w:r w:rsidR="00133A00">
              <w:rPr>
                <w:webHidden/>
              </w:rPr>
              <w:t>11</w:t>
            </w:r>
            <w:r w:rsidR="00133A00">
              <w:rPr>
                <w:webHidden/>
              </w:rPr>
              <w:fldChar w:fldCharType="end"/>
            </w:r>
          </w:hyperlink>
        </w:p>
        <w:p w14:paraId="4741E340" w14:textId="146CAF80"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77777777" w:rsidR="00E13B1A" w:rsidRPr="00DB618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3845500"/>
      <w:r w:rsidRPr="00DB618A">
        <w:rPr>
          <w:color w:val="000000" w:themeColor="text1"/>
        </w:rPr>
        <w:lastRenderedPageBreak/>
        <w:t>DANH MỤC HÌNH ẢNH</w:t>
      </w:r>
      <w:bookmarkEnd w:id="23"/>
      <w:bookmarkEnd w:id="24"/>
      <w:bookmarkEnd w:id="25"/>
      <w:bookmarkEnd w:id="26"/>
      <w:bookmarkEnd w:id="27"/>
      <w:bookmarkEnd w:id="28"/>
      <w:bookmarkEnd w:id="29"/>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55CCC22F" w14:textId="11E19417" w:rsidR="00CC14FF" w:rsidRPr="00DB618A" w:rsidRDefault="00CC14FF" w:rsidP="000C1BEB">
      <w:pPr>
        <w:pStyle w:val="CoverB"/>
        <w:ind w:left="900" w:hanging="900"/>
        <w:rPr>
          <w:color w:val="000000" w:themeColor="text1"/>
        </w:rPr>
      </w:pPr>
      <w:bookmarkStart w:id="42" w:name="_Toc143845501"/>
      <w:r w:rsidRPr="00DB618A">
        <w:rPr>
          <w:color w:val="000000" w:themeColor="text1"/>
        </w:rPr>
        <w:lastRenderedPageBreak/>
        <w:t>DANH MỤC BẢNG BIỂU</w:t>
      </w:r>
      <w:bookmarkEnd w:id="30"/>
      <w:bookmarkEnd w:id="31"/>
      <w:bookmarkEnd w:id="32"/>
      <w:bookmarkEnd w:id="33"/>
      <w:bookmarkEnd w:id="34"/>
      <w:bookmarkEnd w:id="35"/>
      <w:bookmarkEnd w:id="36"/>
      <w:bookmarkEnd w:id="42"/>
    </w:p>
    <w:p w14:paraId="28BB1FB1" w14:textId="77777777" w:rsidR="000C4C63" w:rsidRDefault="000C4C63">
      <w:pPr>
        <w:spacing w:before="0" w:after="160" w:line="259" w:lineRule="auto"/>
        <w:jc w:val="left"/>
        <w:rPr>
          <w:b/>
          <w:caps/>
          <w:noProof/>
          <w:sz w:val="28"/>
          <w:szCs w:val="28"/>
        </w:rPr>
      </w:pPr>
      <w:r>
        <w:br w:type="page"/>
      </w:r>
    </w:p>
    <w:p w14:paraId="661CF259" w14:textId="5A8483A4" w:rsidR="00E13B1A" w:rsidRPr="00DB618A" w:rsidRDefault="00B32D65" w:rsidP="000C1BEB">
      <w:pPr>
        <w:pStyle w:val="CoverB"/>
        <w:ind w:left="567" w:hanging="567"/>
        <w:rPr>
          <w:color w:val="000000" w:themeColor="text1"/>
        </w:rPr>
      </w:pPr>
      <w:bookmarkStart w:id="43" w:name="_Toc143845502"/>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3"/>
    </w:p>
    <w:p w14:paraId="64E5E745" w14:textId="77777777" w:rsidR="00E13B1A" w:rsidRPr="00DB618A" w:rsidRDefault="00B32D65"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r w:rsidRPr="00DB618A">
        <w:rPr>
          <w:rFonts w:cs="Arial"/>
          <w:b/>
        </w:rPr>
        <w:tab/>
      </w:r>
    </w:p>
    <w:p w14:paraId="62E62951" w14:textId="77777777" w:rsidR="009C4494" w:rsidRPr="00DB618A" w:rsidRDefault="009C4494" w:rsidP="003004E2">
      <w:pPr>
        <w:pStyle w:val="CoverB"/>
        <w:rPr>
          <w:color w:val="000000" w:themeColor="text1"/>
        </w:rPr>
      </w:pPr>
      <w:bookmarkStart w:id="44" w:name="_Toc73781900"/>
      <w:bookmarkStart w:id="45" w:name="_Toc143845503"/>
      <w:bookmarkStart w:id="46" w:name="_Toc3931813"/>
      <w:bookmarkStart w:id="47" w:name="_Toc26123575"/>
      <w:r w:rsidRPr="00DB618A">
        <w:rPr>
          <w:color w:val="000000" w:themeColor="text1"/>
        </w:rPr>
        <w:lastRenderedPageBreak/>
        <w:t>MỞ ĐẦU</w:t>
      </w:r>
      <w:bookmarkEnd w:id="44"/>
      <w:bookmarkEnd w:id="45"/>
    </w:p>
    <w:p w14:paraId="32CBEDCE" w14:textId="77777777" w:rsidR="009C4494" w:rsidRPr="00DB618A" w:rsidRDefault="009C4494" w:rsidP="00CD56B6">
      <w:pPr>
        <w:pStyle w:val="Heading2"/>
        <w:rPr>
          <w:color w:val="000000" w:themeColor="text1"/>
        </w:rPr>
      </w:pPr>
      <w:bookmarkStart w:id="48" w:name="_Toc73781901"/>
      <w:bookmarkStart w:id="49" w:name="_Toc143845504"/>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8"/>
      <w:bookmarkEnd w:id="49"/>
      <w:proofErr w:type="spellEnd"/>
    </w:p>
    <w:p w14:paraId="04FC0E71" w14:textId="7777777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7777777"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50" w:name="_Toc73781902"/>
      <w:bookmarkStart w:id="51" w:name="_Toc143845505"/>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0"/>
      <w:bookmarkEnd w:id="51"/>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37473580" w:rsidR="009C4494" w:rsidRPr="00DB618A" w:rsidRDefault="001A28B1" w:rsidP="0019006E">
      <w:pPr>
        <w:pStyle w:val="bullet"/>
        <w:spacing w:before="200"/>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fil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19006E">
      <w:pPr>
        <w:pStyle w:val="bullet"/>
        <w:spacing w:before="200"/>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19006E">
      <w:pPr>
        <w:pStyle w:val="bullet"/>
        <w:spacing w:before="200"/>
      </w:pPr>
      <w:bookmarkStart w:id="52"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2"/>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0F106CC2" w:rsidR="009C4494" w:rsidRPr="00DB618A" w:rsidRDefault="001A28B1" w:rsidP="0019006E">
      <w:pPr>
        <w:pStyle w:val="bullet"/>
        <w:spacing w:before="200"/>
      </w:pPr>
      <w:bookmarkStart w:id="53"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3"/>
    </w:p>
    <w:p w14:paraId="4B257838" w14:textId="77777777" w:rsidR="009C4494" w:rsidRPr="00DB618A" w:rsidRDefault="009C4494" w:rsidP="000E5FEA">
      <w:pPr>
        <w:pStyle w:val="Heading2"/>
        <w:rPr>
          <w:color w:val="000000" w:themeColor="text1"/>
        </w:rPr>
      </w:pPr>
      <w:bookmarkStart w:id="54" w:name="_Toc73781903"/>
      <w:bookmarkStart w:id="55" w:name="_Toc143845506"/>
      <w:r w:rsidRPr="00DB618A">
        <w:rPr>
          <w:color w:val="000000" w:themeColor="text1"/>
        </w:rPr>
        <w:lastRenderedPageBreak/>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4"/>
      <w:bookmarkEnd w:id="55"/>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C8F48E6" w14:textId="545A0A66" w:rsidR="009C4494" w:rsidRPr="00DB618A" w:rsidRDefault="001A28B1" w:rsidP="006754D0">
      <w:pPr>
        <w:pStyle w:val="bullet"/>
      </w:pPr>
      <w:proofErr w:type="spellStart"/>
      <w:r>
        <w:t>Công</w:t>
      </w:r>
      <w:proofErr w:type="spellEnd"/>
      <w:r>
        <w:t xml:space="preserve"> </w:t>
      </w:r>
      <w:proofErr w:type="spellStart"/>
      <w:r>
        <w:t>cụ</w:t>
      </w:r>
      <w:proofErr w:type="spellEnd"/>
      <w:r>
        <w:t xml:space="preserve"> AUTOSAR RTE Generator.</w:t>
      </w:r>
    </w:p>
    <w:p w14:paraId="2FEC7FB0" w14:textId="1D4DD501" w:rsidR="009C4494" w:rsidRDefault="001A28B1" w:rsidP="006754D0">
      <w:pPr>
        <w:pStyle w:val="bullet"/>
      </w:pPr>
      <w:bookmarkStart w:id="56" w:name="_Toc91932309"/>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rsidR="009C4494" w:rsidRPr="00DB618A">
        <w:t>.</w:t>
      </w:r>
      <w:bookmarkEnd w:id="56"/>
    </w:p>
    <w:p w14:paraId="4DF15B0F" w14:textId="60F4F6B3" w:rsidR="001A28B1" w:rsidRPr="001A28B1" w:rsidRDefault="001A28B1" w:rsidP="001A28B1">
      <w:pPr>
        <w:pStyle w:val="bullet"/>
      </w:pPr>
      <w:r>
        <w:t xml:space="preserve">Vi </w:t>
      </w:r>
      <w:proofErr w:type="spellStart"/>
      <w:r>
        <w:t>điều</w:t>
      </w:r>
      <w:proofErr w:type="spellEnd"/>
      <w:r>
        <w:t xml:space="preserve"> </w:t>
      </w:r>
      <w:proofErr w:type="spellStart"/>
      <w:r>
        <w:t>khiển</w:t>
      </w:r>
      <w:proofErr w:type="spellEnd"/>
      <w:r>
        <w:t xml:space="preserve"> ESP32</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7" w:name="_Toc63655"/>
      <w:bookmarkStart w:id="58" w:name="_Toc73781904"/>
      <w:bookmarkStart w:id="59" w:name="_Toc143845507"/>
      <w:r w:rsidRPr="00DB618A">
        <w:rPr>
          <w:color w:val="000000" w:themeColor="text1"/>
        </w:rPr>
        <w:t xml:space="preserve">4. </w:t>
      </w:r>
      <w:bookmarkEnd w:id="57"/>
      <w:bookmarkEnd w:id="58"/>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9"/>
      <w:proofErr w:type="spellEnd"/>
    </w:p>
    <w:p w14:paraId="63EBD39A" w14:textId="7A18EB82" w:rsidR="009C4494" w:rsidRPr="00DB618A" w:rsidRDefault="007509EF" w:rsidP="0019006E">
      <w:pPr>
        <w:rPr>
          <w:shd w:val="clear" w:color="auto" w:fill="FFFFFF"/>
        </w:rPr>
      </w:pPr>
      <w:r>
        <w:t>…</w:t>
      </w:r>
      <w:r w:rsidR="009C4494" w:rsidRPr="00DB618A">
        <w:rPr>
          <w:shd w:val="clear" w:color="auto" w:fill="FFFFFF"/>
        </w:rPr>
        <w:t>.</w:t>
      </w:r>
    </w:p>
    <w:p w14:paraId="6921B826" w14:textId="77777777" w:rsidR="00CD56B6" w:rsidRPr="00DB618A" w:rsidRDefault="00CD56B6" w:rsidP="00532398">
      <w:pPr>
        <w:pStyle w:val="Heading2"/>
        <w:rPr>
          <w:color w:val="000000" w:themeColor="text1"/>
          <w:lang w:val="vi-VN"/>
        </w:rPr>
      </w:pPr>
      <w:bookmarkStart w:id="60" w:name="_Toc29166545"/>
      <w:bookmarkStart w:id="61" w:name="_Toc143845508"/>
      <w:r w:rsidRPr="00DB618A">
        <w:rPr>
          <w:color w:val="000000" w:themeColor="text1"/>
          <w:lang w:val="vi-VN"/>
        </w:rPr>
        <w:t xml:space="preserve">5. Ý nghĩa </w:t>
      </w:r>
      <w:proofErr w:type="spellStart"/>
      <w:r w:rsidR="003004E2" w:rsidRPr="00DB618A">
        <w:rPr>
          <w:color w:val="000000" w:themeColor="text1"/>
        </w:rPr>
        <w:t>thực</w:t>
      </w:r>
      <w:proofErr w:type="spellEnd"/>
      <w:r w:rsidR="003004E2" w:rsidRPr="00DB618A">
        <w:rPr>
          <w:color w:val="000000" w:themeColor="text1"/>
        </w:rPr>
        <w:t xml:space="preserve"> </w:t>
      </w:r>
      <w:proofErr w:type="spellStart"/>
      <w:r w:rsidR="003004E2" w:rsidRPr="00DB618A">
        <w:rPr>
          <w:color w:val="000000" w:themeColor="text1"/>
        </w:rPr>
        <w:t>tiễn</w:t>
      </w:r>
      <w:proofErr w:type="spellEnd"/>
      <w:r w:rsidR="003004E2" w:rsidRPr="00DB618A">
        <w:rPr>
          <w:color w:val="000000" w:themeColor="text1"/>
        </w:rPr>
        <w:t xml:space="preserve"> </w:t>
      </w:r>
      <w:r w:rsidRPr="00DB618A">
        <w:rPr>
          <w:color w:val="000000" w:themeColor="text1"/>
          <w:lang w:val="vi-VN"/>
        </w:rPr>
        <w:t>của đề tài</w:t>
      </w:r>
      <w:bookmarkEnd w:id="60"/>
      <w:bookmarkEnd w:id="61"/>
    </w:p>
    <w:p w14:paraId="4DA277A6" w14:textId="043ACF1E" w:rsidR="00532398" w:rsidRPr="00DB618A" w:rsidRDefault="007509EF" w:rsidP="0019006E">
      <w:r>
        <w:t>…</w:t>
      </w:r>
      <w:r w:rsidR="00532398" w:rsidRPr="00DB618A">
        <w:t>.</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42710B3B" w14:textId="7F478E10" w:rsidR="004954E2" w:rsidRPr="00DB618A" w:rsidRDefault="004954E2" w:rsidP="000A27C2">
      <w:pPr>
        <w:pStyle w:val="Heading1"/>
        <w:rPr>
          <w:color w:val="000000" w:themeColor="text1"/>
        </w:rPr>
      </w:pPr>
      <w:bookmarkStart w:id="62" w:name="_Toc35345793"/>
      <w:bookmarkStart w:id="63" w:name="_Toc143845509"/>
      <w:r w:rsidRPr="00DB618A">
        <w:rPr>
          <w:color w:val="000000" w:themeColor="text1"/>
        </w:rPr>
        <w:lastRenderedPageBreak/>
        <w:t>CHƯƠNG 1</w:t>
      </w:r>
      <w:r w:rsidR="003004E2" w:rsidRPr="00DB618A">
        <w:rPr>
          <w:color w:val="000000" w:themeColor="text1"/>
        </w:rPr>
        <w:tab/>
      </w:r>
      <w:r w:rsidRPr="00DB618A">
        <w:rPr>
          <w:color w:val="000000" w:themeColor="text1"/>
        </w:rPr>
        <w:t xml:space="preserve"> </w:t>
      </w:r>
      <w:r w:rsidRPr="000A27C2">
        <w:rPr>
          <w:color w:val="000000" w:themeColor="text1"/>
          <w:highlight w:val="yellow"/>
        </w:rPr>
        <w:t>TỔNG QUAN</w:t>
      </w:r>
      <w:bookmarkEnd w:id="62"/>
      <w:bookmarkEnd w:id="63"/>
    </w:p>
    <w:p w14:paraId="6CB163ED" w14:textId="55851B0D" w:rsidR="000A27C2" w:rsidRDefault="000A27C2" w:rsidP="000A27C2">
      <w:pPr>
        <w:pStyle w:val="Heading2"/>
        <w:numPr>
          <w:ilvl w:val="1"/>
          <w:numId w:val="44"/>
        </w:numPr>
        <w:tabs>
          <w:tab w:val="left" w:pos="1313"/>
        </w:tabs>
        <w:rPr>
          <w:color w:val="000000" w:themeColor="text1"/>
        </w:rPr>
      </w:pPr>
      <w:bookmarkStart w:id="64" w:name="_Toc143845510"/>
      <w:proofErr w:type="spellStart"/>
      <w:r>
        <w:rPr>
          <w:color w:val="000000" w:themeColor="text1"/>
        </w:rPr>
        <w:t>Tính</w:t>
      </w:r>
      <w:proofErr w:type="spellEnd"/>
      <w:r>
        <w:rPr>
          <w:color w:val="000000" w:themeColor="text1"/>
        </w:rPr>
        <w:t xml:space="preserve"> </w:t>
      </w:r>
      <w:proofErr w:type="spellStart"/>
      <w:r>
        <w:rPr>
          <w:color w:val="000000" w:themeColor="text1"/>
        </w:rPr>
        <w:t>cấp</w:t>
      </w:r>
      <w:proofErr w:type="spellEnd"/>
      <w:r>
        <w:rPr>
          <w:color w:val="000000" w:themeColor="text1"/>
        </w:rPr>
        <w:t xml:space="preserve"> </w:t>
      </w:r>
      <w:proofErr w:type="spellStart"/>
      <w:r>
        <w:rPr>
          <w:color w:val="000000" w:themeColor="text1"/>
        </w:rPr>
        <w:t>thiết</w:t>
      </w:r>
      <w:proofErr w:type="spellEnd"/>
      <w:r>
        <w:rPr>
          <w:color w:val="000000" w:themeColor="text1"/>
        </w:rPr>
        <w:t xml:space="preserve"> </w:t>
      </w:r>
      <w:proofErr w:type="spellStart"/>
      <w:r>
        <w:rPr>
          <w:color w:val="000000" w:themeColor="text1"/>
        </w:rPr>
        <w:t>đề</w:t>
      </w:r>
      <w:proofErr w:type="spellEnd"/>
      <w:r>
        <w:rPr>
          <w:color w:val="000000" w:themeColor="text1"/>
        </w:rPr>
        <w:t xml:space="preserve"> </w:t>
      </w:r>
      <w:proofErr w:type="spellStart"/>
      <w:r>
        <w:rPr>
          <w:color w:val="000000" w:themeColor="text1"/>
        </w:rPr>
        <w:t>tài</w:t>
      </w:r>
      <w:proofErr w:type="spellEnd"/>
      <w:r>
        <w:rPr>
          <w:color w:val="000000" w:themeColor="text1"/>
        </w:rPr>
        <w:t xml:space="preserve">, </w:t>
      </w:r>
      <w:proofErr w:type="spellStart"/>
      <w:r>
        <w:rPr>
          <w:color w:val="000000" w:themeColor="text1"/>
        </w:rPr>
        <w:t>vấn</w:t>
      </w:r>
      <w:proofErr w:type="spellEnd"/>
      <w:r>
        <w:rPr>
          <w:color w:val="000000" w:themeColor="text1"/>
        </w:rPr>
        <w:t xml:space="preserve"> </w:t>
      </w:r>
      <w:proofErr w:type="spellStart"/>
      <w:r>
        <w:rPr>
          <w:color w:val="000000" w:themeColor="text1"/>
        </w:rPr>
        <w:t>đề</w:t>
      </w:r>
      <w:proofErr w:type="spellEnd"/>
      <w:r>
        <w:rPr>
          <w:color w:val="000000" w:themeColor="text1"/>
        </w:rPr>
        <w:t xml:space="preserve"> </w:t>
      </w:r>
      <w:proofErr w:type="spellStart"/>
      <w:r>
        <w:rPr>
          <w:color w:val="000000" w:themeColor="text1"/>
        </w:rPr>
        <w:t>nghiên</w:t>
      </w:r>
      <w:proofErr w:type="spellEnd"/>
      <w:r>
        <w:rPr>
          <w:color w:val="000000" w:themeColor="text1"/>
        </w:rPr>
        <w:t xml:space="preserve"> </w:t>
      </w:r>
      <w:proofErr w:type="spellStart"/>
      <w:r>
        <w:rPr>
          <w:color w:val="000000" w:themeColor="text1"/>
        </w:rPr>
        <w:t>cứu</w:t>
      </w:r>
      <w:bookmarkEnd w:id="64"/>
      <w:proofErr w:type="spellEnd"/>
    </w:p>
    <w:p w14:paraId="0C453168" w14:textId="3C35F4A1" w:rsidR="000A27C2" w:rsidRPr="000A27C2" w:rsidRDefault="000A27C2" w:rsidP="000A27C2">
      <w:proofErr w:type="spellStart"/>
      <w:r>
        <w:t>Phân</w:t>
      </w:r>
      <w:proofErr w:type="spellEnd"/>
      <w:r>
        <w:t xml:space="preserve"> </w:t>
      </w:r>
      <w:proofErr w:type="spellStart"/>
      <w:r>
        <w:t>tích</w:t>
      </w:r>
      <w:proofErr w:type="spellEnd"/>
      <w:r>
        <w:t xml:space="preserve"> </w:t>
      </w:r>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kỹ</w:t>
      </w:r>
      <w:proofErr w:type="spellEnd"/>
      <w:r>
        <w:t xml:space="preserve"> </w:t>
      </w:r>
      <w:proofErr w:type="spellStart"/>
      <w:r>
        <w:t>sư</w:t>
      </w:r>
      <w:proofErr w:type="spellEnd"/>
      <w:r>
        <w:t xml:space="preserve"> AUTOSAR </w:t>
      </w:r>
      <w:proofErr w:type="spellStart"/>
      <w:r>
        <w:t>để</w:t>
      </w:r>
      <w:proofErr w:type="spellEnd"/>
      <w:r>
        <w:t xml:space="preserve"> </w:t>
      </w:r>
      <w:proofErr w:type="spellStart"/>
      <w:r>
        <w:t>rút</w:t>
      </w:r>
      <w:proofErr w:type="spellEnd"/>
      <w:r>
        <w:t xml:space="preserve"> </w:t>
      </w:r>
      <w:proofErr w:type="spellStart"/>
      <w:r>
        <w:t>ra</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và</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proofErr w:type="spellEnd"/>
    </w:p>
    <w:p w14:paraId="05C8BBF7" w14:textId="1BBA7444" w:rsidR="009A66A3" w:rsidRDefault="000A27C2" w:rsidP="00ED40DE">
      <w:pPr>
        <w:pStyle w:val="Heading2"/>
        <w:tabs>
          <w:tab w:val="left" w:pos="1313"/>
        </w:tabs>
        <w:rPr>
          <w:color w:val="000000" w:themeColor="text1"/>
        </w:rPr>
      </w:pPr>
      <w:bookmarkStart w:id="65" w:name="_Toc143845511"/>
      <w:r w:rsidRPr="00DB618A">
        <w:rPr>
          <w:color w:val="000000" w:themeColor="text1"/>
        </w:rPr>
        <w:t>1.</w:t>
      </w:r>
      <w:r>
        <w:rPr>
          <w:color w:val="000000" w:themeColor="text1"/>
        </w:rPr>
        <w:t>2</w:t>
      </w:r>
      <w:r w:rsidRPr="00DB618A">
        <w:rPr>
          <w:color w:val="000000" w:themeColor="text1"/>
        </w:rPr>
        <w:t xml:space="preserve"> </w:t>
      </w:r>
      <w:proofErr w:type="spellStart"/>
      <w:r w:rsidR="009A66A3" w:rsidRPr="00DB618A">
        <w:rPr>
          <w:color w:val="000000" w:themeColor="text1"/>
        </w:rPr>
        <w:t>Tổng</w:t>
      </w:r>
      <w:proofErr w:type="spellEnd"/>
      <w:r w:rsidR="009A66A3" w:rsidRPr="00DB618A">
        <w:rPr>
          <w:color w:val="000000" w:themeColor="text1"/>
        </w:rPr>
        <w:t xml:space="preserve"> </w:t>
      </w:r>
      <w:proofErr w:type="spellStart"/>
      <w:r w:rsidR="009A66A3" w:rsidRPr="00DB618A">
        <w:rPr>
          <w:color w:val="000000" w:themeColor="text1"/>
        </w:rPr>
        <w:t>quan</w:t>
      </w:r>
      <w:bookmarkEnd w:id="46"/>
      <w:proofErr w:type="spellEnd"/>
      <w:r w:rsidR="009A66A3" w:rsidRPr="00DB618A">
        <w:rPr>
          <w:color w:val="000000" w:themeColor="text1"/>
        </w:rPr>
        <w:t xml:space="preserve"> </w:t>
      </w:r>
      <w:proofErr w:type="spellStart"/>
      <w:r w:rsidR="009A66A3" w:rsidRPr="00DB618A">
        <w:rPr>
          <w:color w:val="000000" w:themeColor="text1"/>
        </w:rPr>
        <w:t>về</w:t>
      </w:r>
      <w:proofErr w:type="spellEnd"/>
      <w:r w:rsidR="009A66A3" w:rsidRPr="00DB618A">
        <w:rPr>
          <w:color w:val="000000" w:themeColor="text1"/>
        </w:rPr>
        <w:t xml:space="preserve"> </w:t>
      </w:r>
      <w:bookmarkEnd w:id="47"/>
      <w:proofErr w:type="spellStart"/>
      <w:r>
        <w:rPr>
          <w:color w:val="000000" w:themeColor="text1"/>
        </w:rPr>
        <w:t>tình</w:t>
      </w:r>
      <w:proofErr w:type="spellEnd"/>
      <w:r>
        <w:rPr>
          <w:color w:val="000000" w:themeColor="text1"/>
        </w:rPr>
        <w:t xml:space="preserve"> </w:t>
      </w:r>
      <w:proofErr w:type="spellStart"/>
      <w:r>
        <w:rPr>
          <w:color w:val="000000" w:themeColor="text1"/>
        </w:rPr>
        <w:t>hình</w:t>
      </w:r>
      <w:proofErr w:type="spellEnd"/>
      <w:r>
        <w:rPr>
          <w:color w:val="000000" w:themeColor="text1"/>
        </w:rPr>
        <w:t xml:space="preserve"> </w:t>
      </w:r>
      <w:proofErr w:type="spellStart"/>
      <w:r>
        <w:rPr>
          <w:color w:val="000000" w:themeColor="text1"/>
        </w:rPr>
        <w:t>nghiên</w:t>
      </w:r>
      <w:proofErr w:type="spellEnd"/>
      <w:r>
        <w:rPr>
          <w:color w:val="000000" w:themeColor="text1"/>
        </w:rPr>
        <w:t xml:space="preserve"> </w:t>
      </w:r>
      <w:proofErr w:type="spellStart"/>
      <w:r>
        <w:rPr>
          <w:color w:val="000000" w:themeColor="text1"/>
        </w:rPr>
        <w:t>cứu</w:t>
      </w:r>
      <w:proofErr w:type="spellEnd"/>
      <w:r>
        <w:rPr>
          <w:color w:val="000000" w:themeColor="text1"/>
        </w:rPr>
        <w:t xml:space="preserve"> </w:t>
      </w:r>
      <w:proofErr w:type="spellStart"/>
      <w:r>
        <w:rPr>
          <w:color w:val="000000" w:themeColor="text1"/>
        </w:rPr>
        <w:t>trong</w:t>
      </w:r>
      <w:proofErr w:type="spellEnd"/>
      <w:r>
        <w:rPr>
          <w:color w:val="000000" w:themeColor="text1"/>
        </w:rPr>
        <w:t xml:space="preserve"> </w:t>
      </w:r>
      <w:proofErr w:type="spellStart"/>
      <w:r>
        <w:rPr>
          <w:color w:val="000000" w:themeColor="text1"/>
        </w:rPr>
        <w:t>và</w:t>
      </w:r>
      <w:proofErr w:type="spellEnd"/>
      <w:r>
        <w:rPr>
          <w:color w:val="000000" w:themeColor="text1"/>
        </w:rPr>
        <w:t xml:space="preserve"> </w:t>
      </w:r>
      <w:proofErr w:type="spellStart"/>
      <w:r>
        <w:rPr>
          <w:color w:val="000000" w:themeColor="text1"/>
        </w:rPr>
        <w:t>ngoài</w:t>
      </w:r>
      <w:proofErr w:type="spellEnd"/>
      <w:r>
        <w:rPr>
          <w:color w:val="000000" w:themeColor="text1"/>
        </w:rPr>
        <w:t xml:space="preserve"> </w:t>
      </w:r>
      <w:proofErr w:type="spellStart"/>
      <w:r>
        <w:rPr>
          <w:color w:val="000000" w:themeColor="text1"/>
        </w:rPr>
        <w:t>nước</w:t>
      </w:r>
      <w:bookmarkEnd w:id="65"/>
      <w:proofErr w:type="spellEnd"/>
    </w:p>
    <w:p w14:paraId="4DE108B9" w14:textId="3F40CC84" w:rsidR="000A27C2" w:rsidRDefault="000A27C2" w:rsidP="000A27C2">
      <w:pPr>
        <w:pStyle w:val="Heading3"/>
      </w:pPr>
      <w:bookmarkStart w:id="66" w:name="_Toc143845512"/>
      <w:r w:rsidRPr="00DB618A">
        <w:t>1.</w:t>
      </w:r>
      <w:r>
        <w:t>2</w:t>
      </w:r>
      <w:r w:rsidRPr="00DB618A">
        <w:t xml:space="preserve">.1 </w:t>
      </w:r>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66"/>
      <w:proofErr w:type="spellEnd"/>
    </w:p>
    <w:p w14:paraId="00C2ACE9" w14:textId="322E2E5E" w:rsidR="000A27C2" w:rsidRDefault="000A27C2" w:rsidP="000A27C2">
      <w:pPr>
        <w:pStyle w:val="Heading3"/>
      </w:pPr>
      <w:bookmarkStart w:id="67" w:name="_Toc143845513"/>
      <w:r w:rsidRPr="00DB618A">
        <w:t>1.</w:t>
      </w:r>
      <w:r>
        <w:t>2</w:t>
      </w:r>
      <w:r w:rsidRPr="00DB618A">
        <w:t xml:space="preserve">.2 </w:t>
      </w:r>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67"/>
    </w:p>
    <w:p w14:paraId="787BE4DB" w14:textId="3636A9E9" w:rsidR="000A27C2" w:rsidRDefault="000A27C2" w:rsidP="000A27C2">
      <w:pPr>
        <w:pStyle w:val="Heading3"/>
      </w:pPr>
      <w:bookmarkStart w:id="68" w:name="_Toc143845514"/>
      <w:r w:rsidRPr="00DB618A">
        <w:t>1.</w:t>
      </w:r>
      <w:r>
        <w:t>2</w:t>
      </w:r>
      <w:r w:rsidRPr="00DB618A">
        <w:t>.</w:t>
      </w:r>
      <w:r>
        <w:t>3</w:t>
      </w:r>
      <w:r w:rsidRPr="00DB618A">
        <w:t xml:space="preserve"> </w:t>
      </w:r>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bookmarkEnd w:id="68"/>
      <w:proofErr w:type="spellEnd"/>
    </w:p>
    <w:p w14:paraId="08FCE18A" w14:textId="477702A1" w:rsidR="000A27C2" w:rsidRPr="000A27C2" w:rsidRDefault="000A27C2" w:rsidP="000A27C2">
      <w:proofErr w:type="spellStart"/>
      <w:r>
        <w:t>Phần</w:t>
      </w:r>
      <w:proofErr w:type="spellEnd"/>
      <w:r>
        <w:t xml:space="preserve"> </w:t>
      </w:r>
      <w:proofErr w:type="spellStart"/>
      <w:r>
        <w:t>này</w:t>
      </w:r>
      <w:proofErr w:type="spellEnd"/>
      <w:r>
        <w:t xml:space="preserve"> </w:t>
      </w:r>
      <w:proofErr w:type="spellStart"/>
      <w:r>
        <w:t>tìm</w:t>
      </w:r>
      <w:proofErr w:type="spellEnd"/>
      <w:r>
        <w:t xml:space="preserve"> 15-20 </w:t>
      </w:r>
      <w:proofErr w:type="spellStart"/>
      <w:r>
        <w:t>bài</w:t>
      </w:r>
      <w:proofErr w:type="spellEnd"/>
      <w:r>
        <w:t xml:space="preserve"> </w:t>
      </w:r>
      <w:proofErr w:type="spellStart"/>
      <w:r>
        <w:t>báo</w:t>
      </w:r>
      <w:proofErr w:type="spellEnd"/>
      <w:r>
        <w:t xml:space="preserve"> </w:t>
      </w:r>
      <w:proofErr w:type="spellStart"/>
      <w:r>
        <w:t>trên</w:t>
      </w:r>
      <w:proofErr w:type="spellEnd"/>
      <w:r>
        <w:t xml:space="preserve"> scholar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họ</w:t>
      </w:r>
      <w:proofErr w:type="spellEnd"/>
      <w:r>
        <w:t xml:space="preserve"> </w:t>
      </w:r>
      <w:proofErr w:type="spellStart"/>
      <w:r>
        <w:t>làm</w:t>
      </w:r>
      <w:proofErr w:type="spellEnd"/>
      <w:r>
        <w:t xml:space="preserve"> </w:t>
      </w:r>
      <w:proofErr w:type="spellStart"/>
      <w:r>
        <w:t>được</w:t>
      </w:r>
      <w:proofErr w:type="spellEnd"/>
      <w:r>
        <w:t xml:space="preserve"> </w:t>
      </w:r>
      <w:proofErr w:type="spellStart"/>
      <w:r>
        <w:t>gì</w:t>
      </w:r>
      <w:proofErr w:type="spellEnd"/>
      <w:r>
        <w:t xml:space="preserve">? </w:t>
      </w:r>
      <w:proofErr w:type="spellStart"/>
      <w:r>
        <w:t>Đã</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o</w:t>
      </w:r>
      <w:proofErr w:type="spellEnd"/>
      <w:r>
        <w:t xml:space="preserve">? </w:t>
      </w:r>
      <w:proofErr w:type="spellStart"/>
      <w:r w:rsidRPr="000A27C2">
        <w:rPr>
          <w:b/>
          <w:bCs/>
          <w:highlight w:val="yellow"/>
        </w:rPr>
        <w:t>Vấn</w:t>
      </w:r>
      <w:proofErr w:type="spellEnd"/>
      <w:r w:rsidRPr="000A27C2">
        <w:rPr>
          <w:b/>
          <w:bCs/>
          <w:highlight w:val="yellow"/>
        </w:rPr>
        <w:t xml:space="preserve"> </w:t>
      </w:r>
      <w:proofErr w:type="spellStart"/>
      <w:r w:rsidRPr="000A27C2">
        <w:rPr>
          <w:b/>
          <w:bCs/>
          <w:highlight w:val="yellow"/>
        </w:rPr>
        <w:t>đề</w:t>
      </w:r>
      <w:proofErr w:type="spellEnd"/>
      <w:r w:rsidRPr="000A27C2">
        <w:rPr>
          <w:b/>
          <w:bCs/>
          <w:highlight w:val="yellow"/>
        </w:rPr>
        <w:t xml:space="preserve"> </w:t>
      </w:r>
      <w:proofErr w:type="spellStart"/>
      <w:r w:rsidRPr="000A27C2">
        <w:rPr>
          <w:b/>
          <w:bCs/>
          <w:highlight w:val="yellow"/>
        </w:rPr>
        <w:t>nào</w:t>
      </w:r>
      <w:proofErr w:type="spellEnd"/>
      <w:r w:rsidRPr="000A27C2">
        <w:rPr>
          <w:b/>
          <w:bCs/>
          <w:highlight w:val="yellow"/>
        </w:rPr>
        <w:t xml:space="preserve"> </w:t>
      </w:r>
      <w:proofErr w:type="spellStart"/>
      <w:r w:rsidRPr="000A27C2">
        <w:rPr>
          <w:b/>
          <w:bCs/>
          <w:highlight w:val="yellow"/>
        </w:rPr>
        <w:t>chưa</w:t>
      </w:r>
      <w:proofErr w:type="spellEnd"/>
      <w:r w:rsidRPr="000A27C2">
        <w:rPr>
          <w:b/>
          <w:bCs/>
          <w:highlight w:val="yellow"/>
        </w:rPr>
        <w:t xml:space="preserve"> </w:t>
      </w:r>
      <w:proofErr w:type="spellStart"/>
      <w:r w:rsidRPr="000A27C2">
        <w:rPr>
          <w:b/>
          <w:bCs/>
          <w:highlight w:val="yellow"/>
        </w:rPr>
        <w:t>giải</w:t>
      </w:r>
      <w:proofErr w:type="spellEnd"/>
      <w:r w:rsidRPr="000A27C2">
        <w:rPr>
          <w:b/>
          <w:bCs/>
          <w:highlight w:val="yellow"/>
        </w:rPr>
        <w:t xml:space="preserve"> </w:t>
      </w:r>
      <w:proofErr w:type="spellStart"/>
      <w:r w:rsidRPr="000A27C2">
        <w:rPr>
          <w:b/>
          <w:bCs/>
          <w:highlight w:val="yellow"/>
        </w:rPr>
        <w:t>quyết</w:t>
      </w:r>
      <w:proofErr w:type="spellEnd"/>
      <w:r w:rsidRPr="000A27C2">
        <w:rPr>
          <w:b/>
          <w:bCs/>
          <w:highlight w:val="yellow"/>
        </w:rPr>
        <w:t xml:space="preserve"> </w:t>
      </w:r>
      <w:proofErr w:type="spellStart"/>
      <w:r w:rsidRPr="000A27C2">
        <w:rPr>
          <w:b/>
          <w:bCs/>
          <w:highlight w:val="yellow"/>
        </w:rPr>
        <w:t>được</w:t>
      </w:r>
      <w:proofErr w:type="spellEnd"/>
      <w:r>
        <w:t>.</w:t>
      </w:r>
    </w:p>
    <w:p w14:paraId="4DFD1EC5" w14:textId="56E70D83" w:rsidR="000A27C2" w:rsidRDefault="000A27C2" w:rsidP="000A27C2">
      <w:pPr>
        <w:pStyle w:val="Heading2"/>
        <w:tabs>
          <w:tab w:val="left" w:pos="1313"/>
        </w:tabs>
        <w:rPr>
          <w:color w:val="000000" w:themeColor="text1"/>
        </w:rPr>
      </w:pPr>
      <w:bookmarkStart w:id="69" w:name="_Toc143845515"/>
      <w:r w:rsidRPr="00DB618A">
        <w:rPr>
          <w:color w:val="000000" w:themeColor="text1"/>
        </w:rPr>
        <w:t>1.</w:t>
      </w:r>
      <w:r>
        <w:rPr>
          <w:color w:val="000000" w:themeColor="text1"/>
        </w:rPr>
        <w:t>3</w:t>
      </w:r>
      <w:r w:rsidRPr="00DB618A">
        <w:rPr>
          <w:color w:val="000000" w:themeColor="text1"/>
        </w:rPr>
        <w:t xml:space="preserve"> </w:t>
      </w:r>
      <w:proofErr w:type="spellStart"/>
      <w:r>
        <w:rPr>
          <w:color w:val="000000" w:themeColor="text1"/>
        </w:rPr>
        <w:t>Nội</w:t>
      </w:r>
      <w:proofErr w:type="spellEnd"/>
      <w:r>
        <w:rPr>
          <w:color w:val="000000" w:themeColor="text1"/>
        </w:rPr>
        <w:t xml:space="preserve"> dung </w:t>
      </w:r>
      <w:proofErr w:type="spellStart"/>
      <w:r>
        <w:rPr>
          <w:color w:val="000000" w:themeColor="text1"/>
        </w:rPr>
        <w:t>nghiên</w:t>
      </w:r>
      <w:proofErr w:type="spellEnd"/>
      <w:r>
        <w:rPr>
          <w:color w:val="000000" w:themeColor="text1"/>
        </w:rPr>
        <w:t xml:space="preserve"> </w:t>
      </w:r>
      <w:proofErr w:type="spellStart"/>
      <w:r>
        <w:rPr>
          <w:color w:val="000000" w:themeColor="text1"/>
        </w:rPr>
        <w:t>cứu</w:t>
      </w:r>
      <w:bookmarkEnd w:id="69"/>
      <w:proofErr w:type="spellEnd"/>
    </w:p>
    <w:p w14:paraId="4CF17D54" w14:textId="1372C7CC" w:rsidR="000A27C2" w:rsidRDefault="000A27C2" w:rsidP="000A27C2">
      <w:proofErr w:type="spellStart"/>
      <w:r>
        <w:t>Dựa</w:t>
      </w:r>
      <w:proofErr w:type="spellEnd"/>
      <w:r>
        <w:t xml:space="preserve"> </w:t>
      </w:r>
      <w:proofErr w:type="spellStart"/>
      <w:r>
        <w:t>vào</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mục</w:t>
      </w:r>
      <w:proofErr w:type="spellEnd"/>
      <w:r>
        <w:t xml:space="preserve"> 1.2.3 </w:t>
      </w:r>
      <w:proofErr w:type="spellStart"/>
      <w:r>
        <w:t>về</w:t>
      </w:r>
      <w:proofErr w:type="spellEnd"/>
      <w:r>
        <w:t xml:space="preserve"> </w:t>
      </w:r>
      <w:proofErr w:type="spellStart"/>
      <w:r w:rsidRPr="000A27C2">
        <w:rPr>
          <w:b/>
          <w:bCs/>
          <w:highlight w:val="yellow"/>
        </w:rPr>
        <w:t>Vấn</w:t>
      </w:r>
      <w:proofErr w:type="spellEnd"/>
      <w:r w:rsidRPr="000A27C2">
        <w:rPr>
          <w:b/>
          <w:bCs/>
          <w:highlight w:val="yellow"/>
        </w:rPr>
        <w:t xml:space="preserve"> </w:t>
      </w:r>
      <w:proofErr w:type="spellStart"/>
      <w:r w:rsidRPr="000A27C2">
        <w:rPr>
          <w:b/>
          <w:bCs/>
          <w:highlight w:val="yellow"/>
        </w:rPr>
        <w:t>đề</w:t>
      </w:r>
      <w:proofErr w:type="spellEnd"/>
      <w:r w:rsidRPr="000A27C2">
        <w:rPr>
          <w:b/>
          <w:bCs/>
          <w:highlight w:val="yellow"/>
        </w:rPr>
        <w:t xml:space="preserve"> </w:t>
      </w:r>
      <w:proofErr w:type="spellStart"/>
      <w:r w:rsidRPr="000A27C2">
        <w:rPr>
          <w:b/>
          <w:bCs/>
          <w:highlight w:val="yellow"/>
        </w:rPr>
        <w:t>nào</w:t>
      </w:r>
      <w:proofErr w:type="spellEnd"/>
      <w:r w:rsidRPr="000A27C2">
        <w:rPr>
          <w:b/>
          <w:bCs/>
          <w:highlight w:val="yellow"/>
        </w:rPr>
        <w:t xml:space="preserve"> </w:t>
      </w:r>
      <w:proofErr w:type="spellStart"/>
      <w:r w:rsidRPr="000A27C2">
        <w:rPr>
          <w:b/>
          <w:bCs/>
          <w:highlight w:val="yellow"/>
        </w:rPr>
        <w:t>chưa</w:t>
      </w:r>
      <w:proofErr w:type="spellEnd"/>
      <w:r w:rsidRPr="000A27C2">
        <w:rPr>
          <w:b/>
          <w:bCs/>
          <w:highlight w:val="yellow"/>
        </w:rPr>
        <w:t xml:space="preserve"> </w:t>
      </w:r>
      <w:proofErr w:type="spellStart"/>
      <w:r w:rsidRPr="000A27C2">
        <w:rPr>
          <w:b/>
          <w:bCs/>
          <w:highlight w:val="yellow"/>
        </w:rPr>
        <w:t>giải</w:t>
      </w:r>
      <w:proofErr w:type="spellEnd"/>
      <w:r w:rsidRPr="000A27C2">
        <w:rPr>
          <w:b/>
          <w:bCs/>
          <w:highlight w:val="yellow"/>
        </w:rPr>
        <w:t xml:space="preserve"> </w:t>
      </w:r>
      <w:proofErr w:type="spellStart"/>
      <w:r w:rsidRPr="000A27C2">
        <w:rPr>
          <w:b/>
          <w:bCs/>
          <w:highlight w:val="yellow"/>
        </w:rPr>
        <w:t>quyết</w:t>
      </w:r>
      <w:proofErr w:type="spellEnd"/>
      <w:r w:rsidRPr="000A27C2">
        <w:rPr>
          <w:b/>
          <w:bCs/>
          <w:highlight w:val="yellow"/>
        </w:rPr>
        <w:t xml:space="preserve"> </w:t>
      </w:r>
      <w:proofErr w:type="spellStart"/>
      <w:r w:rsidRPr="000A27C2">
        <w:rPr>
          <w:b/>
          <w:bCs/>
          <w:highlight w:val="yellow"/>
        </w:rPr>
        <w:t>đượ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nội</w:t>
      </w:r>
      <w:proofErr w:type="spellEnd"/>
      <w:r>
        <w:t xml:space="preserve"> dung </w:t>
      </w:r>
      <w:proofErr w:type="spellStart"/>
      <w:r>
        <w:t>nghiên</w:t>
      </w:r>
      <w:proofErr w:type="spellEnd"/>
      <w:r>
        <w:t xml:space="preserve"> </w:t>
      </w:r>
      <w:proofErr w:type="spellStart"/>
      <w:r>
        <w:t>cứu</w:t>
      </w:r>
      <w:proofErr w:type="spellEnd"/>
      <w:r>
        <w:t xml:space="preserve"> </w:t>
      </w:r>
      <w:proofErr w:type="spellStart"/>
      <w:r>
        <w:t>trọng</w:t>
      </w:r>
      <w:proofErr w:type="spellEnd"/>
      <w:r>
        <w:t xml:space="preserve"> </w:t>
      </w:r>
      <w:proofErr w:type="spellStart"/>
      <w:r>
        <w:t>tâm</w:t>
      </w:r>
      <w:proofErr w:type="spellEnd"/>
      <w:r>
        <w:t xml:space="preserve"> </w:t>
      </w:r>
      <w:proofErr w:type="spellStart"/>
      <w:r>
        <w:t>luận</w:t>
      </w:r>
      <w:proofErr w:type="spellEnd"/>
      <w:r>
        <w:t xml:space="preserve"> </w:t>
      </w:r>
      <w:proofErr w:type="spellStart"/>
      <w:r>
        <w:t>văn</w:t>
      </w:r>
      <w:proofErr w:type="spellEnd"/>
      <w:r>
        <w:t xml:space="preserve"> (</w:t>
      </w:r>
      <w:proofErr w:type="spellStart"/>
      <w:r>
        <w:t>từ</w:t>
      </w:r>
      <w:proofErr w:type="spellEnd"/>
      <w:r>
        <w:t xml:space="preserve"> 3-5 </w:t>
      </w:r>
      <w:proofErr w:type="spellStart"/>
      <w:r>
        <w:t>nội</w:t>
      </w:r>
      <w:proofErr w:type="spellEnd"/>
      <w:r>
        <w:t xml:space="preserve"> dung).</w:t>
      </w:r>
    </w:p>
    <w:p w14:paraId="1DFD9827" w14:textId="3747EC9D" w:rsidR="000A27C2" w:rsidRDefault="000A27C2" w:rsidP="000A27C2">
      <w:pPr>
        <w:pStyle w:val="ListParagraph"/>
        <w:numPr>
          <w:ilvl w:val="0"/>
          <w:numId w:val="43"/>
        </w:numPr>
      </w:pPr>
      <w:proofErr w:type="spellStart"/>
      <w:r>
        <w:t>Nội</w:t>
      </w:r>
      <w:proofErr w:type="spellEnd"/>
      <w:r>
        <w:t xml:space="preserve"> dung 1: …</w:t>
      </w:r>
    </w:p>
    <w:p w14:paraId="2AACBC07" w14:textId="2DA74633" w:rsidR="000A27C2" w:rsidRDefault="000A27C2" w:rsidP="000A27C2">
      <w:pPr>
        <w:pStyle w:val="ListParagraph"/>
        <w:numPr>
          <w:ilvl w:val="0"/>
          <w:numId w:val="43"/>
        </w:numPr>
      </w:pPr>
      <w:proofErr w:type="spellStart"/>
      <w:r>
        <w:t>Nội</w:t>
      </w:r>
      <w:proofErr w:type="spellEnd"/>
      <w:r>
        <w:t xml:space="preserve"> dung 2: …</w:t>
      </w:r>
    </w:p>
    <w:p w14:paraId="3FB61815" w14:textId="09119431" w:rsidR="000A27C2" w:rsidRDefault="000A27C2" w:rsidP="000A27C2">
      <w:pPr>
        <w:pStyle w:val="ListParagraph"/>
        <w:numPr>
          <w:ilvl w:val="0"/>
          <w:numId w:val="43"/>
        </w:numPr>
      </w:pPr>
      <w:proofErr w:type="spellStart"/>
      <w:r>
        <w:t>Nội</w:t>
      </w:r>
      <w:proofErr w:type="spellEnd"/>
      <w:r>
        <w:t xml:space="preserve"> dung 3: …</w:t>
      </w:r>
    </w:p>
    <w:p w14:paraId="6FD88BE2" w14:textId="77777777" w:rsidR="000A27C2" w:rsidRPr="000A27C2" w:rsidRDefault="000A27C2" w:rsidP="000A27C2">
      <w:pPr>
        <w:pStyle w:val="ListParagraph"/>
        <w:numPr>
          <w:ilvl w:val="0"/>
          <w:numId w:val="43"/>
        </w:numPr>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5FCE6490" w:rsidR="00E13B1A" w:rsidRPr="00DB618A" w:rsidRDefault="00B32D65" w:rsidP="00ED40DE">
      <w:pPr>
        <w:pStyle w:val="Heading1"/>
        <w:rPr>
          <w:color w:val="000000" w:themeColor="text1"/>
        </w:rPr>
      </w:pPr>
      <w:bookmarkStart w:id="70" w:name="_Toc35345804"/>
      <w:bookmarkStart w:id="71" w:name="_Toc143845516"/>
      <w:r w:rsidRPr="00DB618A">
        <w:rPr>
          <w:color w:val="000000" w:themeColor="text1"/>
        </w:rPr>
        <w:lastRenderedPageBreak/>
        <w:t>CHƯƠNG 2</w:t>
      </w:r>
      <w:r w:rsidR="00A43BBE">
        <w:rPr>
          <w:color w:val="000000" w:themeColor="text1"/>
        </w:rPr>
        <w:tab/>
      </w:r>
      <w:bookmarkEnd w:id="70"/>
      <w:r w:rsidR="000A27C2">
        <w:rPr>
          <w:color w:val="000000" w:themeColor="text1"/>
        </w:rPr>
        <w:t>CƠ SỞ LÝ THUYẾT</w:t>
      </w:r>
      <w:bookmarkEnd w:id="71"/>
    </w:p>
    <w:p w14:paraId="60F2AA83" w14:textId="0EFAB52F" w:rsidR="00E13B1A" w:rsidRDefault="00B32D65" w:rsidP="00ED40DE">
      <w:pPr>
        <w:pStyle w:val="Heading2"/>
        <w:rPr>
          <w:color w:val="000000" w:themeColor="text1"/>
        </w:rPr>
      </w:pPr>
      <w:bookmarkStart w:id="72" w:name="_Toc35345809"/>
      <w:bookmarkStart w:id="73" w:name="_Toc143845517"/>
      <w:r w:rsidRPr="00DB618A">
        <w:rPr>
          <w:color w:val="000000" w:themeColor="text1"/>
        </w:rPr>
        <w:t>2</w:t>
      </w:r>
      <w:r w:rsidR="00185B99" w:rsidRPr="00DB618A">
        <w:rPr>
          <w:color w:val="000000" w:themeColor="text1"/>
        </w:rPr>
        <w:t>.1</w:t>
      </w:r>
      <w:r w:rsidRPr="00DB618A">
        <w:rPr>
          <w:color w:val="000000" w:themeColor="text1"/>
        </w:rPr>
        <w:t xml:space="preserve"> </w:t>
      </w:r>
      <w:bookmarkEnd w:id="72"/>
      <w:proofErr w:type="spellStart"/>
      <w:r w:rsidR="000A27C2">
        <w:rPr>
          <w:color w:val="000000" w:themeColor="text1"/>
        </w:rPr>
        <w:t>Tổng</w:t>
      </w:r>
      <w:proofErr w:type="spellEnd"/>
      <w:r w:rsidR="000A27C2">
        <w:rPr>
          <w:color w:val="000000" w:themeColor="text1"/>
        </w:rPr>
        <w:t xml:space="preserve"> </w:t>
      </w:r>
      <w:proofErr w:type="spellStart"/>
      <w:r w:rsidR="000A27C2">
        <w:rPr>
          <w:color w:val="000000" w:themeColor="text1"/>
        </w:rPr>
        <w:t>quan</w:t>
      </w:r>
      <w:proofErr w:type="spellEnd"/>
      <w:r w:rsidR="000A27C2">
        <w:rPr>
          <w:color w:val="000000" w:themeColor="text1"/>
        </w:rPr>
        <w:t xml:space="preserve"> </w:t>
      </w:r>
      <w:proofErr w:type="spellStart"/>
      <w:r w:rsidR="000A27C2">
        <w:rPr>
          <w:color w:val="000000" w:themeColor="text1"/>
        </w:rPr>
        <w:t>về</w:t>
      </w:r>
      <w:proofErr w:type="spellEnd"/>
      <w:r w:rsidR="000A27C2">
        <w:rPr>
          <w:color w:val="000000" w:themeColor="text1"/>
        </w:rPr>
        <w:t xml:space="preserve"> </w:t>
      </w:r>
      <w:r w:rsidR="000A27C2" w:rsidRPr="000A27C2">
        <w:rPr>
          <w:color w:val="000000" w:themeColor="text1"/>
        </w:rPr>
        <w:t>AUTOSAR</w:t>
      </w:r>
      <w:bookmarkEnd w:id="73"/>
    </w:p>
    <w:p w14:paraId="46478D1A" w14:textId="58BCDF83" w:rsidR="009342BA" w:rsidRDefault="009342BA" w:rsidP="009342BA">
      <w:r>
        <w:t>2</w:t>
      </w:r>
      <w:r w:rsidRPr="00DB618A">
        <w:t>.</w:t>
      </w:r>
      <w:r>
        <w:t>1</w:t>
      </w:r>
      <w:r w:rsidRPr="00DB618A">
        <w:t>.</w:t>
      </w:r>
      <w:r>
        <w:t xml:space="preserve">1 </w:t>
      </w:r>
      <w:r w:rsidRPr="000A27C2">
        <w:t>AUTOSAR</w:t>
      </w:r>
      <w:r>
        <w:t xml:space="preserve"> </w:t>
      </w:r>
      <w:proofErr w:type="spellStart"/>
      <w:r>
        <w:t>là</w:t>
      </w:r>
      <w:proofErr w:type="spellEnd"/>
      <w:r>
        <w:t xml:space="preserve"> </w:t>
      </w:r>
      <w:proofErr w:type="spellStart"/>
      <w:r>
        <w:t>gì</w:t>
      </w:r>
      <w:proofErr w:type="spellEnd"/>
      <w:r>
        <w:t>?</w:t>
      </w:r>
    </w:p>
    <w:p w14:paraId="5DF864D9" w14:textId="464251D2" w:rsidR="009342BA" w:rsidRDefault="009342BA" w:rsidP="009342BA">
      <w:r>
        <w:t xml:space="preserve">2.1.2 </w:t>
      </w:r>
      <w:proofErr w:type="spellStart"/>
      <w:r>
        <w:t>Kiến</w:t>
      </w:r>
      <w:proofErr w:type="spellEnd"/>
      <w:r>
        <w:t xml:space="preserve"> </w:t>
      </w:r>
      <w:proofErr w:type="spellStart"/>
      <w:r>
        <w:t>trúc</w:t>
      </w:r>
      <w:proofErr w:type="spellEnd"/>
      <w:r>
        <w:t xml:space="preserve"> </w:t>
      </w:r>
      <w:r w:rsidRPr="000A27C2">
        <w:t>AUTOSAR</w:t>
      </w:r>
    </w:p>
    <w:p w14:paraId="48733BB5" w14:textId="26240D2B" w:rsidR="009342BA" w:rsidRPr="009342BA" w:rsidRDefault="009342BA" w:rsidP="009342BA">
      <w:r>
        <w:t xml:space="preserve">2.1.3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r>
        <w:t>FreeRTOS</w:t>
      </w:r>
      <w:proofErr w:type="spellEnd"/>
    </w:p>
    <w:p w14:paraId="349C48F8" w14:textId="78F66104" w:rsidR="000A27C2" w:rsidRDefault="000A27C2" w:rsidP="000A27C2">
      <w:pPr>
        <w:pStyle w:val="Heading2"/>
        <w:rPr>
          <w:color w:val="000000" w:themeColor="text1"/>
        </w:rPr>
      </w:pPr>
      <w:bookmarkStart w:id="74" w:name="_Toc143845518"/>
      <w:r w:rsidRPr="00DB618A">
        <w:rPr>
          <w:color w:val="000000" w:themeColor="text1"/>
        </w:rPr>
        <w:t>2.</w:t>
      </w:r>
      <w:r>
        <w:rPr>
          <w:color w:val="000000" w:themeColor="text1"/>
        </w:rPr>
        <w:t>2</w:t>
      </w:r>
      <w:r w:rsidRPr="00DB618A">
        <w:rPr>
          <w:color w:val="000000" w:themeColor="text1"/>
        </w:rPr>
        <w:t xml:space="preserve"> </w:t>
      </w:r>
      <w:proofErr w:type="spellStart"/>
      <w:r w:rsidR="009342BA">
        <w:rPr>
          <w:color w:val="000000" w:themeColor="text1"/>
        </w:rPr>
        <w:t>Kiến</w:t>
      </w:r>
      <w:proofErr w:type="spellEnd"/>
      <w:r w:rsidR="009342BA">
        <w:rPr>
          <w:color w:val="000000" w:themeColor="text1"/>
        </w:rPr>
        <w:t xml:space="preserve"> </w:t>
      </w:r>
      <w:proofErr w:type="spellStart"/>
      <w:r w:rsidR="009342BA">
        <w:rPr>
          <w:color w:val="000000" w:themeColor="text1"/>
        </w:rPr>
        <w:t>trúc</w:t>
      </w:r>
      <w:proofErr w:type="spellEnd"/>
      <w:r w:rsidR="009342BA">
        <w:rPr>
          <w:color w:val="000000" w:themeColor="text1"/>
        </w:rPr>
        <w:t xml:space="preserve"> </w:t>
      </w:r>
      <w:r w:rsidR="009342BA" w:rsidRPr="009342BA">
        <w:rPr>
          <w:color w:val="000000" w:themeColor="text1"/>
        </w:rPr>
        <w:t>AUTOSAR RTE Generator</w:t>
      </w:r>
      <w:bookmarkEnd w:id="74"/>
    </w:p>
    <w:p w14:paraId="1C849A75" w14:textId="5C0E3093" w:rsidR="009342BA" w:rsidRDefault="009342BA" w:rsidP="009342BA">
      <w:pPr>
        <w:pStyle w:val="Heading2"/>
        <w:rPr>
          <w:color w:val="000000" w:themeColor="text1"/>
        </w:rPr>
      </w:pPr>
      <w:bookmarkStart w:id="75" w:name="_Toc143845519"/>
      <w:r w:rsidRPr="00DB618A">
        <w:rPr>
          <w:color w:val="000000" w:themeColor="text1"/>
        </w:rPr>
        <w:t>2.</w:t>
      </w:r>
      <w:r>
        <w:rPr>
          <w:color w:val="000000" w:themeColor="text1"/>
        </w:rPr>
        <w:t>3</w:t>
      </w:r>
      <w:r w:rsidRPr="00DB618A">
        <w:rPr>
          <w:color w:val="000000" w:themeColor="text1"/>
        </w:rPr>
        <w:t xml:space="preserve"> </w:t>
      </w:r>
      <w:proofErr w:type="spellStart"/>
      <w:r>
        <w:rPr>
          <w:color w:val="000000" w:themeColor="text1"/>
        </w:rPr>
        <w:t>Đặc</w:t>
      </w:r>
      <w:proofErr w:type="spellEnd"/>
      <w:r>
        <w:rPr>
          <w:color w:val="000000" w:themeColor="text1"/>
        </w:rPr>
        <w:t xml:space="preserve"> </w:t>
      </w:r>
      <w:proofErr w:type="spellStart"/>
      <w:r>
        <w:rPr>
          <w:color w:val="000000" w:themeColor="text1"/>
        </w:rPr>
        <w:t>tính</w:t>
      </w:r>
      <w:proofErr w:type="spellEnd"/>
      <w:r>
        <w:rPr>
          <w:color w:val="000000" w:themeColor="text1"/>
        </w:rPr>
        <w:t xml:space="preserve"> </w:t>
      </w: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cần</w:t>
      </w:r>
      <w:proofErr w:type="spellEnd"/>
      <w:r>
        <w:rPr>
          <w:color w:val="000000" w:themeColor="text1"/>
        </w:rPr>
        <w:t xml:space="preserve"> </w:t>
      </w:r>
      <w:proofErr w:type="spellStart"/>
      <w:r>
        <w:rPr>
          <w:color w:val="000000" w:themeColor="text1"/>
        </w:rPr>
        <w:t>quan</w:t>
      </w:r>
      <w:proofErr w:type="spellEnd"/>
      <w:r>
        <w:rPr>
          <w:color w:val="000000" w:themeColor="text1"/>
        </w:rPr>
        <w:t xml:space="preserve"> </w:t>
      </w:r>
      <w:proofErr w:type="spellStart"/>
      <w:r>
        <w:rPr>
          <w:color w:val="000000" w:themeColor="text1"/>
        </w:rPr>
        <w:t>tâm</w:t>
      </w:r>
      <w:proofErr w:type="spellEnd"/>
      <w:r>
        <w:rPr>
          <w:color w:val="000000" w:themeColor="text1"/>
        </w:rPr>
        <w:t xml:space="preserve"> </w:t>
      </w:r>
      <w:proofErr w:type="spellStart"/>
      <w:r>
        <w:rPr>
          <w:color w:val="000000" w:themeColor="text1"/>
        </w:rPr>
        <w:t>khi</w:t>
      </w:r>
      <w:proofErr w:type="spellEnd"/>
      <w:r>
        <w:rPr>
          <w:color w:val="000000" w:themeColor="text1"/>
        </w:rPr>
        <w:t xml:space="preserve"> </w:t>
      </w:r>
      <w:proofErr w:type="spellStart"/>
      <w:r>
        <w:rPr>
          <w:color w:val="000000" w:themeColor="text1"/>
        </w:rPr>
        <w:t>thiết</w:t>
      </w:r>
      <w:proofErr w:type="spellEnd"/>
      <w:r>
        <w:rPr>
          <w:color w:val="000000" w:themeColor="text1"/>
        </w:rPr>
        <w:t xml:space="preserve"> </w:t>
      </w:r>
      <w:proofErr w:type="spellStart"/>
      <w:r>
        <w:rPr>
          <w:color w:val="000000" w:themeColor="text1"/>
        </w:rPr>
        <w:t>kế</w:t>
      </w:r>
      <w:proofErr w:type="spellEnd"/>
      <w:r>
        <w:rPr>
          <w:color w:val="000000" w:themeColor="text1"/>
        </w:rPr>
        <w:t xml:space="preserve"> </w:t>
      </w:r>
      <w:r w:rsidRPr="009342BA">
        <w:rPr>
          <w:color w:val="000000" w:themeColor="text1"/>
        </w:rPr>
        <w:t>AUTOSAR RTE Generator</w:t>
      </w:r>
      <w:bookmarkEnd w:id="75"/>
    </w:p>
    <w:p w14:paraId="26CBDA38" w14:textId="6B2C685B" w:rsidR="009342BA" w:rsidRDefault="009342BA" w:rsidP="009342BA">
      <w:pPr>
        <w:pStyle w:val="Heading2"/>
        <w:rPr>
          <w:color w:val="000000" w:themeColor="text1"/>
        </w:rPr>
      </w:pPr>
      <w:bookmarkStart w:id="76" w:name="_Toc143845520"/>
      <w:r w:rsidRPr="00DB618A">
        <w:rPr>
          <w:color w:val="000000" w:themeColor="text1"/>
        </w:rPr>
        <w:t>2.</w:t>
      </w:r>
      <w:r>
        <w:rPr>
          <w:color w:val="000000" w:themeColor="text1"/>
        </w:rPr>
        <w:t>4</w:t>
      </w:r>
      <w:r w:rsidRPr="00DB618A">
        <w:rPr>
          <w:color w:val="000000" w:themeColor="text1"/>
        </w:rPr>
        <w:t xml:space="preserve"> </w:t>
      </w:r>
      <w:proofErr w:type="spellStart"/>
      <w:r>
        <w:rPr>
          <w:color w:val="000000" w:themeColor="text1"/>
        </w:rPr>
        <w:t>Phương</w:t>
      </w:r>
      <w:proofErr w:type="spellEnd"/>
      <w:r>
        <w:rPr>
          <w:color w:val="000000" w:themeColor="text1"/>
        </w:rPr>
        <w:t xml:space="preserve"> </w:t>
      </w:r>
      <w:proofErr w:type="spellStart"/>
      <w:r>
        <w:rPr>
          <w:color w:val="000000" w:themeColor="text1"/>
        </w:rPr>
        <w:t>pháp</w:t>
      </w:r>
      <w:proofErr w:type="spellEnd"/>
      <w:r>
        <w:rPr>
          <w:color w:val="000000" w:themeColor="text1"/>
        </w:rPr>
        <w:t xml:space="preserve"> </w:t>
      </w:r>
      <w:proofErr w:type="spellStart"/>
      <w:r>
        <w:rPr>
          <w:color w:val="000000" w:themeColor="text1"/>
        </w:rPr>
        <w:t>kiểm</w:t>
      </w:r>
      <w:proofErr w:type="spellEnd"/>
      <w:r>
        <w:rPr>
          <w:color w:val="000000" w:themeColor="text1"/>
        </w:rPr>
        <w:t xml:space="preserve"> </w:t>
      </w:r>
      <w:proofErr w:type="spellStart"/>
      <w:r>
        <w:rPr>
          <w:color w:val="000000" w:themeColor="text1"/>
        </w:rPr>
        <w:t>tra</w:t>
      </w:r>
      <w:proofErr w:type="spellEnd"/>
      <w:r>
        <w:rPr>
          <w:color w:val="000000" w:themeColor="text1"/>
        </w:rPr>
        <w:t xml:space="preserve"> </w:t>
      </w:r>
      <w:proofErr w:type="spellStart"/>
      <w:r>
        <w:rPr>
          <w:color w:val="000000" w:themeColor="text1"/>
        </w:rPr>
        <w:t>tính</w:t>
      </w:r>
      <w:proofErr w:type="spellEnd"/>
      <w:r>
        <w:rPr>
          <w:color w:val="000000" w:themeColor="text1"/>
        </w:rPr>
        <w:t xml:space="preserve"> </w:t>
      </w:r>
      <w:proofErr w:type="spellStart"/>
      <w:r>
        <w:rPr>
          <w:color w:val="000000" w:themeColor="text1"/>
        </w:rPr>
        <w:t>đúng</w:t>
      </w:r>
      <w:proofErr w:type="spellEnd"/>
      <w:r>
        <w:rPr>
          <w:color w:val="000000" w:themeColor="text1"/>
        </w:rPr>
        <w:t xml:space="preserve"> </w:t>
      </w:r>
      <w:proofErr w:type="spellStart"/>
      <w:r>
        <w:rPr>
          <w:color w:val="000000" w:themeColor="text1"/>
        </w:rPr>
        <w:t>đắn</w:t>
      </w:r>
      <w:proofErr w:type="spellEnd"/>
      <w:r>
        <w:rPr>
          <w:color w:val="000000" w:themeColor="text1"/>
        </w:rPr>
        <w:t xml:space="preserve"> </w:t>
      </w:r>
      <w:proofErr w:type="spellStart"/>
      <w:r>
        <w:rPr>
          <w:color w:val="000000" w:themeColor="text1"/>
        </w:rPr>
        <w:t>trên</w:t>
      </w:r>
      <w:proofErr w:type="spellEnd"/>
      <w:r>
        <w:rPr>
          <w:color w:val="000000" w:themeColor="text1"/>
        </w:rPr>
        <w:t xml:space="preserve"> </w:t>
      </w:r>
      <w:proofErr w:type="spellStart"/>
      <w:r>
        <w:rPr>
          <w:color w:val="000000" w:themeColor="text1"/>
        </w:rPr>
        <w:t>phần</w:t>
      </w:r>
      <w:proofErr w:type="spellEnd"/>
      <w:r>
        <w:rPr>
          <w:color w:val="000000" w:themeColor="text1"/>
        </w:rPr>
        <w:t xml:space="preserve"> </w:t>
      </w:r>
      <w:proofErr w:type="spellStart"/>
      <w:r>
        <w:rPr>
          <w:color w:val="000000" w:themeColor="text1"/>
        </w:rPr>
        <w:t>cứng</w:t>
      </w:r>
      <w:bookmarkEnd w:id="76"/>
      <w:proofErr w:type="spellEnd"/>
    </w:p>
    <w:p w14:paraId="311285D5" w14:textId="2267A39A" w:rsidR="009342BA" w:rsidRPr="009342BA" w:rsidRDefault="009342BA" w:rsidP="009342BA">
      <w:proofErr w:type="spellStart"/>
      <w:r>
        <w:t>Phần</w:t>
      </w:r>
      <w:proofErr w:type="spellEnd"/>
      <w:r>
        <w:t xml:space="preserve"> </w:t>
      </w:r>
      <w:proofErr w:type="spellStart"/>
      <w:r>
        <w:t>này</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các</w:t>
      </w:r>
      <w:proofErr w:type="spellEnd"/>
      <w:r>
        <w:t xml:space="preserve"> pp </w:t>
      </w:r>
      <w:proofErr w:type="spellStart"/>
      <w:r>
        <w:t>kiểm</w:t>
      </w:r>
      <w:proofErr w:type="spellEnd"/>
      <w:r>
        <w:t xml:space="preserve"> </w:t>
      </w:r>
      <w:proofErr w:type="spellStart"/>
      <w:r>
        <w:t>tra</w:t>
      </w:r>
      <w:proofErr w:type="spellEnd"/>
      <w:r>
        <w:t xml:space="preserve"> </w:t>
      </w:r>
      <w:proofErr w:type="spellStart"/>
      <w:r>
        <w:t>mà</w:t>
      </w:r>
      <w:proofErr w:type="spellEnd"/>
      <w:r>
        <w:t xml:space="preserve"> </w:t>
      </w:r>
      <w:proofErr w:type="spellStart"/>
      <w:r>
        <w:t>các</w:t>
      </w:r>
      <w:proofErr w:type="spellEnd"/>
      <w:r>
        <w:t xml:space="preserve"> </w:t>
      </w:r>
      <w:proofErr w:type="spellStart"/>
      <w:r>
        <w:t>công</w:t>
      </w:r>
      <w:proofErr w:type="spellEnd"/>
      <w:r>
        <w:t xml:space="preserve"> </w:t>
      </w:r>
      <w:proofErr w:type="spellStart"/>
      <w:r>
        <w:t>trình</w:t>
      </w:r>
      <w:proofErr w:type="spellEnd"/>
      <w:r>
        <w:t xml:space="preserve"> </w:t>
      </w:r>
      <w:proofErr w:type="spellStart"/>
      <w:r>
        <w:t>khác</w:t>
      </w:r>
      <w:proofErr w:type="spellEnd"/>
      <w:r>
        <w:t xml:space="preserve"> </w:t>
      </w:r>
      <w:proofErr w:type="spellStart"/>
      <w:r>
        <w:t>thường</w:t>
      </w:r>
      <w:proofErr w:type="spellEnd"/>
      <w:r>
        <w:t xml:space="preserve"> </w:t>
      </w:r>
      <w:proofErr w:type="spellStart"/>
      <w:r>
        <w:t>dùng</w:t>
      </w:r>
      <w:proofErr w:type="spellEnd"/>
      <w:r>
        <w:t xml:space="preserve"> </w:t>
      </w:r>
      <w:proofErr w:type="spellStart"/>
      <w:r>
        <w:t>mà</w:t>
      </w:r>
      <w:proofErr w:type="spellEnd"/>
      <w:r>
        <w:t xml:space="preserve"> </w:t>
      </w:r>
      <w:proofErr w:type="spellStart"/>
      <w:r>
        <w:t>luận</w:t>
      </w:r>
      <w:proofErr w:type="spellEnd"/>
      <w:r>
        <w:t xml:space="preserve"> </w:t>
      </w:r>
      <w:proofErr w:type="spellStart"/>
      <w:r>
        <w:t>văn</w:t>
      </w:r>
      <w:proofErr w:type="spellEnd"/>
      <w:r>
        <w:t xml:space="preserve"> </w:t>
      </w:r>
      <w:proofErr w:type="spellStart"/>
      <w:r>
        <w:t>quan</w:t>
      </w:r>
      <w:proofErr w:type="spellEnd"/>
      <w:r>
        <w:t xml:space="preserve"> </w:t>
      </w:r>
      <w:proofErr w:type="spellStart"/>
      <w:r>
        <w:t>tâm</w:t>
      </w:r>
      <w:proofErr w:type="spellEnd"/>
    </w:p>
    <w:p w14:paraId="49C5D251" w14:textId="77777777" w:rsidR="000A27C2" w:rsidRPr="00DB618A" w:rsidRDefault="000A27C2" w:rsidP="000A27C2">
      <w:pPr>
        <w:tabs>
          <w:tab w:val="left" w:pos="1313"/>
        </w:tabs>
        <w:jc w:val="center"/>
        <w:rPr>
          <w:rFonts w:cs="Arial"/>
        </w:rPr>
      </w:pPr>
      <w:r w:rsidRPr="00DB618A">
        <w:rPr>
          <w:rFonts w:eastAsia="Calibri" w:cs="Arial"/>
          <w:noProof/>
          <w:sz w:val="22"/>
        </w:rPr>
        <w:drawing>
          <wp:inline distT="0" distB="0" distL="0" distR="0" wp14:anchorId="6F16E871" wp14:editId="5CE02EB6">
            <wp:extent cx="4629565" cy="3429000"/>
            <wp:effectExtent l="0" t="0" r="0" b="0"/>
            <wp:docPr id="17432" name="Picture 17432"/>
            <wp:cNvGraphicFramePr/>
            <a:graphic xmlns:a="http://schemas.openxmlformats.org/drawingml/2006/main">
              <a:graphicData uri="http://schemas.openxmlformats.org/drawingml/2006/picture">
                <pic:pic xmlns:pic="http://schemas.openxmlformats.org/drawingml/2006/picture">
                  <pic:nvPicPr>
                    <pic:cNvPr id="17432" name="Picture 17432"/>
                    <pic:cNvPicPr/>
                  </pic:nvPicPr>
                  <pic:blipFill>
                    <a:blip r:embed="rId15"/>
                    <a:stretch>
                      <a:fillRect/>
                    </a:stretch>
                  </pic:blipFill>
                  <pic:spPr>
                    <a:xfrm>
                      <a:off x="0" y="0"/>
                      <a:ext cx="4654737" cy="3447644"/>
                    </a:xfrm>
                    <a:prstGeom prst="rect">
                      <a:avLst/>
                    </a:prstGeom>
                  </pic:spPr>
                </pic:pic>
              </a:graphicData>
            </a:graphic>
          </wp:inline>
        </w:drawing>
      </w:r>
    </w:p>
    <w:p w14:paraId="45224A69" w14:textId="77777777" w:rsidR="000A27C2" w:rsidRPr="00DB618A" w:rsidRDefault="000A27C2" w:rsidP="000A27C2">
      <w:pPr>
        <w:pStyle w:val="Caption"/>
        <w:tabs>
          <w:tab w:val="left" w:pos="1313"/>
        </w:tabs>
        <w:rPr>
          <w:rFonts w:cs="Arial"/>
        </w:rPr>
      </w:pPr>
      <w:bookmarkStart w:id="77" w:name="_Toc106655457"/>
      <w:proofErr w:type="spellStart"/>
      <w:r w:rsidRPr="00DB618A">
        <w:rPr>
          <w:rFonts w:cs="Arial"/>
        </w:rPr>
        <w:t>Hình</w:t>
      </w:r>
      <w:proofErr w:type="spellEnd"/>
      <w:r w:rsidRPr="00DB618A">
        <w:rPr>
          <w:rFonts w:cs="Arial"/>
        </w:rPr>
        <w:t xml:space="preserve"> 1.</w:t>
      </w:r>
      <w:r w:rsidRPr="00DB618A">
        <w:rPr>
          <w:rFonts w:cs="Arial"/>
        </w:rPr>
        <w:fldChar w:fldCharType="begin"/>
      </w:r>
      <w:r w:rsidRPr="00DB618A">
        <w:rPr>
          <w:rFonts w:cs="Arial"/>
        </w:rPr>
        <w:instrText xml:space="preserve"> SEQ Hình_1. \* ARABIC </w:instrText>
      </w:r>
      <w:r w:rsidRPr="00DB618A">
        <w:rPr>
          <w:rFonts w:cs="Arial"/>
        </w:rPr>
        <w:fldChar w:fldCharType="separate"/>
      </w:r>
      <w:r>
        <w:rPr>
          <w:rFonts w:cs="Arial"/>
          <w:noProof/>
        </w:rPr>
        <w:t>4</w:t>
      </w:r>
      <w:r w:rsidRPr="00DB618A">
        <w:rPr>
          <w:rFonts w:cs="Arial"/>
          <w:noProof/>
        </w:rPr>
        <w:fldChar w:fldCharType="end"/>
      </w:r>
      <w:r>
        <w:rPr>
          <w:rFonts w:cs="Arial"/>
          <w:noProof/>
        </w:rPr>
        <w:t xml:space="preserve"> </w:t>
      </w:r>
      <w:proofErr w:type="spellStart"/>
      <w:r w:rsidRPr="00DB618A">
        <w:t>Sơ</w:t>
      </w:r>
      <w:proofErr w:type="spellEnd"/>
      <w:r w:rsidRPr="00DB618A">
        <w:t xml:space="preserve"> </w:t>
      </w:r>
      <w:proofErr w:type="spellStart"/>
      <w:r w:rsidRPr="00DB618A">
        <w:t>đồ</w:t>
      </w:r>
      <w:proofErr w:type="spellEnd"/>
      <w:r w:rsidRPr="00DB618A">
        <w:t xml:space="preserve"> </w:t>
      </w:r>
      <w:proofErr w:type="spellStart"/>
      <w:r w:rsidRPr="00DB618A">
        <w:t>kính</w:t>
      </w:r>
      <w:proofErr w:type="spellEnd"/>
      <w:r w:rsidRPr="00DB618A">
        <w:t xml:space="preserve"> </w:t>
      </w:r>
      <w:proofErr w:type="spellStart"/>
      <w:r w:rsidRPr="00DB618A">
        <w:t>hiển</w:t>
      </w:r>
      <w:proofErr w:type="spellEnd"/>
      <w:r w:rsidRPr="00DB618A">
        <w:t xml:space="preserve"> vi </w:t>
      </w:r>
      <w:proofErr w:type="spellStart"/>
      <w:r w:rsidRPr="00DB618A">
        <w:t>điện</w:t>
      </w:r>
      <w:proofErr w:type="spellEnd"/>
      <w:r w:rsidRPr="00DB618A">
        <w:t xml:space="preserve"> </w:t>
      </w:r>
      <w:proofErr w:type="spellStart"/>
      <w:r w:rsidRPr="00DB618A">
        <w:t>tử</w:t>
      </w:r>
      <w:proofErr w:type="spellEnd"/>
      <w:r w:rsidRPr="00DB618A">
        <w:t xml:space="preserve"> </w:t>
      </w:r>
      <w:proofErr w:type="spellStart"/>
      <w:r w:rsidRPr="00DB618A">
        <w:t>quét</w:t>
      </w:r>
      <w:bookmarkEnd w:id="77"/>
      <w:proofErr w:type="spellEnd"/>
    </w:p>
    <w:p w14:paraId="2FDC4EBD" w14:textId="2FCB4346" w:rsidR="007B6802" w:rsidRDefault="007B6802" w:rsidP="0041610C">
      <w:pPr>
        <w:pStyle w:val="Heading3"/>
      </w:pPr>
      <w:r w:rsidRPr="00DB618A">
        <w:br w:type="page"/>
      </w:r>
    </w:p>
    <w:p w14:paraId="2799C79C" w14:textId="55B859C3" w:rsidR="009342BA" w:rsidRPr="00DB618A" w:rsidRDefault="009342BA" w:rsidP="009342BA">
      <w:pPr>
        <w:pStyle w:val="Heading1"/>
        <w:rPr>
          <w:color w:val="000000" w:themeColor="text1"/>
        </w:rPr>
      </w:pPr>
      <w:bookmarkStart w:id="78" w:name="_Toc143845521"/>
      <w:bookmarkStart w:id="79" w:name="_Toc3931825"/>
      <w:r w:rsidRPr="00DB618A">
        <w:rPr>
          <w:color w:val="000000" w:themeColor="text1"/>
        </w:rPr>
        <w:lastRenderedPageBreak/>
        <w:t>CHƯƠNG 3</w:t>
      </w:r>
      <w:r>
        <w:rPr>
          <w:color w:val="000000" w:themeColor="text1"/>
        </w:rPr>
        <w:tab/>
      </w:r>
      <w:r w:rsidRPr="00DB618A">
        <w:rPr>
          <w:color w:val="000000" w:themeColor="text1"/>
        </w:rPr>
        <w:t xml:space="preserve"> </w:t>
      </w:r>
      <w:r>
        <w:rPr>
          <w:color w:val="000000" w:themeColor="text1"/>
        </w:rPr>
        <w:t>THIẾT KẾ CÔNG CỤ SINH MÃ NGUỒN RTE</w:t>
      </w:r>
      <w:bookmarkEnd w:id="78"/>
    </w:p>
    <w:p w14:paraId="39FA2B96" w14:textId="423667CB" w:rsidR="009342BA" w:rsidRDefault="009342BA" w:rsidP="009342BA">
      <w:pPr>
        <w:pStyle w:val="Heading2"/>
        <w:rPr>
          <w:color w:val="000000" w:themeColor="text1"/>
        </w:rPr>
      </w:pPr>
      <w:bookmarkStart w:id="80" w:name="_Toc143845522"/>
      <w:r>
        <w:rPr>
          <w:color w:val="000000" w:themeColor="text1"/>
        </w:rPr>
        <w:t>3</w:t>
      </w:r>
      <w:r w:rsidRPr="00DB618A">
        <w:rPr>
          <w:color w:val="000000" w:themeColor="text1"/>
        </w:rPr>
        <w:t xml:space="preserve">.1 </w:t>
      </w:r>
      <w:proofErr w:type="spellStart"/>
      <w:r>
        <w:rPr>
          <w:color w:val="000000" w:themeColor="text1"/>
        </w:rPr>
        <w:t>Thiết</w:t>
      </w:r>
      <w:proofErr w:type="spellEnd"/>
      <w:r>
        <w:rPr>
          <w:color w:val="000000" w:themeColor="text1"/>
        </w:rPr>
        <w:t xml:space="preserve"> </w:t>
      </w:r>
      <w:proofErr w:type="spellStart"/>
      <w:r>
        <w:rPr>
          <w:color w:val="000000" w:themeColor="text1"/>
        </w:rPr>
        <w:t>kế</w:t>
      </w:r>
      <w:proofErr w:type="spellEnd"/>
      <w:r>
        <w:rPr>
          <w:color w:val="000000" w:themeColor="text1"/>
        </w:rPr>
        <w:t xml:space="preserve"> </w:t>
      </w:r>
      <w:proofErr w:type="spellStart"/>
      <w:r>
        <w:rPr>
          <w:color w:val="000000" w:themeColor="text1"/>
        </w:rPr>
        <w:t>sơ</w:t>
      </w:r>
      <w:proofErr w:type="spellEnd"/>
      <w:r>
        <w:rPr>
          <w:color w:val="000000" w:themeColor="text1"/>
        </w:rPr>
        <w:t xml:space="preserve"> </w:t>
      </w:r>
      <w:proofErr w:type="spellStart"/>
      <w:r>
        <w:rPr>
          <w:color w:val="000000" w:themeColor="text1"/>
        </w:rPr>
        <w:t>đồ</w:t>
      </w:r>
      <w:proofErr w:type="spellEnd"/>
      <w:r>
        <w:rPr>
          <w:color w:val="000000" w:themeColor="text1"/>
        </w:rPr>
        <w:t xml:space="preserve"> </w:t>
      </w:r>
      <w:proofErr w:type="spellStart"/>
      <w:r>
        <w:rPr>
          <w:color w:val="000000" w:themeColor="text1"/>
        </w:rPr>
        <w:t>khối</w:t>
      </w:r>
      <w:bookmarkEnd w:id="80"/>
      <w:proofErr w:type="spellEnd"/>
    </w:p>
    <w:p w14:paraId="67AFC715" w14:textId="749631C5" w:rsidR="009342BA" w:rsidRDefault="009342BA" w:rsidP="009342BA">
      <w:r>
        <w:t xml:space="preserve">3.2 </w:t>
      </w:r>
    </w:p>
    <w:p w14:paraId="419CE21C" w14:textId="0E88D0CC" w:rsidR="009342BA" w:rsidRDefault="009342BA" w:rsidP="009342BA">
      <w:r>
        <w:t xml:space="preserve">3.3 </w:t>
      </w:r>
    </w:p>
    <w:p w14:paraId="6E902501" w14:textId="47D8C566" w:rsidR="009342BA" w:rsidRPr="009342BA" w:rsidRDefault="009342BA" w:rsidP="009342BA">
      <w:r>
        <w:t xml:space="preserve">3.4 </w:t>
      </w:r>
    </w:p>
    <w:p w14:paraId="5D63A2FC" w14:textId="7B22F1F9" w:rsidR="007E279D" w:rsidRPr="00DB618A" w:rsidRDefault="007E279D" w:rsidP="0041610C">
      <w:pPr>
        <w:pStyle w:val="bullet"/>
        <w:numPr>
          <w:ilvl w:val="0"/>
          <w:numId w:val="0"/>
        </w:numPr>
      </w:pPr>
    </w:p>
    <w:bookmarkEnd w:id="79"/>
    <w:p w14:paraId="52707A3B" w14:textId="77777777" w:rsidR="00E8034C" w:rsidRPr="00DB618A" w:rsidRDefault="00E8034C" w:rsidP="00DC061C">
      <w:pPr>
        <w:tabs>
          <w:tab w:val="left" w:pos="1313"/>
        </w:tabs>
        <w:spacing w:before="0" w:after="160" w:line="259" w:lineRule="auto"/>
        <w:jc w:val="left"/>
        <w:rPr>
          <w:rFonts w:cs="Arial"/>
          <w:noProof/>
        </w:rPr>
      </w:pPr>
      <w:r w:rsidRPr="00DB618A">
        <w:rPr>
          <w:rFonts w:cs="Arial"/>
          <w:noProof/>
        </w:rPr>
        <w:br w:type="page"/>
      </w:r>
    </w:p>
    <w:p w14:paraId="400E1DB9" w14:textId="49201C86" w:rsidR="008C7231" w:rsidRPr="00DB618A" w:rsidRDefault="008C7231" w:rsidP="00BA5E38">
      <w:pPr>
        <w:pStyle w:val="Heading1"/>
        <w:rPr>
          <w:color w:val="000000" w:themeColor="text1"/>
        </w:rPr>
      </w:pPr>
      <w:bookmarkStart w:id="81" w:name="_Toc26123605"/>
      <w:bookmarkStart w:id="82" w:name="_Toc143845523"/>
      <w:r w:rsidRPr="00DB618A">
        <w:rPr>
          <w:color w:val="000000" w:themeColor="text1"/>
        </w:rPr>
        <w:lastRenderedPageBreak/>
        <w:t>CHƯƠNG</w:t>
      </w:r>
      <w:r w:rsidR="00E8034C" w:rsidRPr="00DB618A">
        <w:rPr>
          <w:color w:val="000000" w:themeColor="text1"/>
        </w:rPr>
        <w:t xml:space="preserve"> </w:t>
      </w:r>
      <w:r w:rsidR="009342BA">
        <w:rPr>
          <w:color w:val="000000" w:themeColor="text1"/>
        </w:rPr>
        <w:t>4</w:t>
      </w:r>
      <w:r w:rsidR="00A43BBE">
        <w:rPr>
          <w:color w:val="000000" w:themeColor="text1"/>
        </w:rPr>
        <w:tab/>
      </w:r>
      <w:r w:rsidRPr="00DB618A">
        <w:rPr>
          <w:color w:val="000000" w:themeColor="text1"/>
        </w:rPr>
        <w:t xml:space="preserve"> KẾT QUẢ </w:t>
      </w:r>
      <w:bookmarkEnd w:id="81"/>
      <w:r w:rsidR="009342BA">
        <w:rPr>
          <w:color w:val="000000" w:themeColor="text1"/>
        </w:rPr>
        <w:t>THỰC NGHIỆM</w:t>
      </w:r>
      <w:bookmarkEnd w:id="82"/>
    </w:p>
    <w:p w14:paraId="78971872" w14:textId="44677141" w:rsidR="008C7231" w:rsidRDefault="009342BA" w:rsidP="00BA5E38">
      <w:pPr>
        <w:pStyle w:val="Heading2"/>
        <w:rPr>
          <w:noProof/>
          <w:color w:val="000000" w:themeColor="text1"/>
        </w:rPr>
      </w:pPr>
      <w:bookmarkStart w:id="83" w:name="_Toc26123606"/>
      <w:bookmarkStart w:id="84" w:name="_Toc143845524"/>
      <w:r>
        <w:rPr>
          <w:noProof/>
          <w:color w:val="000000" w:themeColor="text1"/>
        </w:rPr>
        <w:t>4</w:t>
      </w:r>
      <w:r w:rsidR="008C7231" w:rsidRPr="00DB618A">
        <w:rPr>
          <w:noProof/>
          <w:color w:val="000000" w:themeColor="text1"/>
        </w:rPr>
        <w:t>.1</w:t>
      </w:r>
      <w:bookmarkEnd w:id="83"/>
      <w:r>
        <w:rPr>
          <w:noProof/>
          <w:color w:val="000000" w:themeColor="text1"/>
        </w:rPr>
        <w:t xml:space="preserve"> </w:t>
      </w:r>
      <w:r w:rsidR="00133A00">
        <w:rPr>
          <w:noProof/>
          <w:color w:val="000000" w:themeColor="text1"/>
        </w:rPr>
        <w:t>Giới thiệu cách triển khai công cụ sinh mã nguồn RTE</w:t>
      </w:r>
      <w:bookmarkEnd w:id="84"/>
    </w:p>
    <w:p w14:paraId="1365798D" w14:textId="476D551E" w:rsidR="009342BA" w:rsidRPr="009342BA" w:rsidRDefault="009342BA" w:rsidP="009342BA">
      <w:pPr>
        <w:pStyle w:val="Heading2"/>
        <w:rPr>
          <w:noProof/>
          <w:color w:val="000000" w:themeColor="text1"/>
        </w:rPr>
      </w:pPr>
      <w:bookmarkStart w:id="85" w:name="_Toc143845525"/>
      <w:r>
        <w:rPr>
          <w:noProof/>
          <w:color w:val="000000" w:themeColor="text1"/>
        </w:rPr>
        <w:t>4</w:t>
      </w:r>
      <w:r w:rsidRPr="00DB618A">
        <w:rPr>
          <w:noProof/>
          <w:color w:val="000000" w:themeColor="text1"/>
        </w:rPr>
        <w:t>.</w:t>
      </w:r>
      <w:r>
        <w:rPr>
          <w:noProof/>
          <w:color w:val="000000" w:themeColor="text1"/>
        </w:rPr>
        <w:t xml:space="preserve">2 </w:t>
      </w:r>
      <w:r w:rsidR="00133A00">
        <w:rPr>
          <w:noProof/>
          <w:color w:val="000000" w:themeColor="text1"/>
        </w:rPr>
        <w:t>Cấu hình để k</w:t>
      </w:r>
      <w:r w:rsidRPr="009342BA">
        <w:rPr>
          <w:noProof/>
          <w:color w:val="000000" w:themeColor="text1"/>
        </w:rPr>
        <w:t>iểm tra</w:t>
      </w:r>
      <w:r w:rsidR="00133A00">
        <w:rPr>
          <w:noProof/>
          <w:color w:val="000000" w:themeColor="text1"/>
        </w:rPr>
        <w:t xml:space="preserve"> RTE</w:t>
      </w:r>
      <w:r w:rsidRPr="009342BA">
        <w:rPr>
          <w:noProof/>
          <w:color w:val="000000" w:themeColor="text1"/>
        </w:rPr>
        <w:t xml:space="preserve"> trên phần cứng ESP32</w:t>
      </w:r>
      <w:bookmarkEnd w:id="85"/>
    </w:p>
    <w:p w14:paraId="52A010C9" w14:textId="39EFBB2C" w:rsidR="009342BA" w:rsidRPr="009342BA" w:rsidRDefault="009342BA" w:rsidP="009342BA">
      <w:pPr>
        <w:pStyle w:val="Heading2"/>
        <w:rPr>
          <w:noProof/>
          <w:color w:val="000000" w:themeColor="text1"/>
        </w:rPr>
      </w:pPr>
      <w:bookmarkStart w:id="86" w:name="_Toc143845526"/>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86"/>
    </w:p>
    <w:p w14:paraId="5791D03D" w14:textId="081C1937" w:rsidR="008C7231" w:rsidRDefault="00133A00" w:rsidP="00310C3A">
      <w:pPr>
        <w:pStyle w:val="Heading3"/>
        <w:rPr>
          <w:noProof/>
        </w:rPr>
      </w:pPr>
      <w:bookmarkStart w:id="87" w:name="_Toc26123607"/>
      <w:bookmarkStart w:id="88" w:name="_Toc143845527"/>
      <w:r>
        <w:rPr>
          <w:noProof/>
        </w:rPr>
        <w:t>4</w:t>
      </w:r>
      <w:r w:rsidR="00EF4098" w:rsidRPr="00DB618A">
        <w:rPr>
          <w:noProof/>
        </w:rPr>
        <w:t>.</w:t>
      </w:r>
      <w:r>
        <w:rPr>
          <w:noProof/>
        </w:rPr>
        <w:t>3</w:t>
      </w:r>
      <w:r w:rsidR="00EF4098" w:rsidRPr="00DB618A">
        <w:rPr>
          <w:noProof/>
        </w:rPr>
        <w:t xml:space="preserve">.1 </w:t>
      </w:r>
      <w:bookmarkEnd w:id="87"/>
      <w:r>
        <w:rPr>
          <w:noProof/>
        </w:rPr>
        <w:t>Thực nghiệm kiểm tra tính năng abc</w:t>
      </w:r>
      <w:bookmarkEnd w:id="88"/>
    </w:p>
    <w:p w14:paraId="1274758A" w14:textId="20ABA002" w:rsidR="00133A00" w:rsidRDefault="00133A00" w:rsidP="00133A00">
      <w:pPr>
        <w:pStyle w:val="Heading3"/>
        <w:rPr>
          <w:noProof/>
        </w:rPr>
      </w:pPr>
      <w:bookmarkStart w:id="89" w:name="_Toc143845528"/>
      <w:r>
        <w:rPr>
          <w:noProof/>
        </w:rPr>
        <w:t>4</w:t>
      </w:r>
      <w:r w:rsidRPr="00DB618A">
        <w:rPr>
          <w:noProof/>
        </w:rPr>
        <w:t>.</w:t>
      </w:r>
      <w:r>
        <w:rPr>
          <w:noProof/>
        </w:rPr>
        <w:t>3</w:t>
      </w:r>
      <w:r w:rsidRPr="00DB618A">
        <w:rPr>
          <w:noProof/>
        </w:rPr>
        <w:t>.</w:t>
      </w:r>
      <w:r>
        <w:rPr>
          <w:noProof/>
        </w:rPr>
        <w:t>2</w:t>
      </w:r>
      <w:r w:rsidRPr="00DB618A">
        <w:rPr>
          <w:noProof/>
        </w:rPr>
        <w:t xml:space="preserve"> </w:t>
      </w:r>
      <w:r>
        <w:rPr>
          <w:noProof/>
        </w:rPr>
        <w:t>Thực nghiệm kiểm tra tính năng def</w:t>
      </w:r>
      <w:bookmarkEnd w:id="89"/>
    </w:p>
    <w:p w14:paraId="50DF29DB" w14:textId="74BBA6EA" w:rsidR="00133A00" w:rsidRPr="00133A00" w:rsidRDefault="00133A00" w:rsidP="00133A00">
      <w:proofErr w:type="spellStart"/>
      <w:r w:rsidRPr="00133A00">
        <w:rPr>
          <w:highlight w:val="yellow"/>
        </w:rPr>
        <w:t>Chú</w:t>
      </w:r>
      <w:proofErr w:type="spellEnd"/>
      <w:r w:rsidRPr="00133A00">
        <w:rPr>
          <w:highlight w:val="yellow"/>
        </w:rPr>
        <w:t xml:space="preserve"> ý </w:t>
      </w:r>
      <w:proofErr w:type="spellStart"/>
      <w:r w:rsidRPr="00133A00">
        <w:rPr>
          <w:highlight w:val="yellow"/>
        </w:rPr>
        <w:t>chương</w:t>
      </w:r>
      <w:proofErr w:type="spellEnd"/>
      <w:r w:rsidRPr="00133A00">
        <w:rPr>
          <w:highlight w:val="yellow"/>
        </w:rPr>
        <w:t xml:space="preserve"> </w:t>
      </w:r>
      <w:proofErr w:type="spellStart"/>
      <w:r w:rsidRPr="00133A00">
        <w:rPr>
          <w:highlight w:val="yellow"/>
        </w:rPr>
        <w:t>này</w:t>
      </w:r>
      <w:proofErr w:type="spellEnd"/>
      <w:r w:rsidRPr="00133A00">
        <w:rPr>
          <w:highlight w:val="yellow"/>
        </w:rPr>
        <w:t xml:space="preserve"> </w:t>
      </w:r>
      <w:proofErr w:type="spellStart"/>
      <w:r w:rsidRPr="00133A00">
        <w:rPr>
          <w:highlight w:val="yellow"/>
        </w:rPr>
        <w:t>quan</w:t>
      </w:r>
      <w:proofErr w:type="spellEnd"/>
      <w:r w:rsidRPr="00133A00">
        <w:rPr>
          <w:highlight w:val="yellow"/>
        </w:rPr>
        <w:t xml:space="preserve"> </w:t>
      </w:r>
      <w:proofErr w:type="spellStart"/>
      <w:r w:rsidRPr="00133A00">
        <w:rPr>
          <w:highlight w:val="yellow"/>
        </w:rPr>
        <w:t>tâm</w:t>
      </w:r>
      <w:proofErr w:type="spellEnd"/>
      <w:r w:rsidRPr="00133A00">
        <w:rPr>
          <w:highlight w:val="yellow"/>
        </w:rPr>
        <w:t xml:space="preserve"> </w:t>
      </w:r>
      <w:proofErr w:type="spellStart"/>
      <w:r w:rsidRPr="00133A00">
        <w:rPr>
          <w:highlight w:val="yellow"/>
        </w:rPr>
        <w:t>kết</w:t>
      </w:r>
      <w:proofErr w:type="spellEnd"/>
      <w:r w:rsidRPr="00133A00">
        <w:rPr>
          <w:highlight w:val="yellow"/>
        </w:rPr>
        <w:t xml:space="preserve"> </w:t>
      </w:r>
      <w:proofErr w:type="spellStart"/>
      <w:r w:rsidRPr="00133A00">
        <w:rPr>
          <w:highlight w:val="yellow"/>
        </w:rPr>
        <w:t>quả</w:t>
      </w:r>
      <w:proofErr w:type="spellEnd"/>
      <w:r w:rsidRPr="00133A00">
        <w:rPr>
          <w:highlight w:val="yellow"/>
        </w:rPr>
        <w:t xml:space="preserve">; </w:t>
      </w:r>
      <w:proofErr w:type="spellStart"/>
      <w:r w:rsidRPr="00133A00">
        <w:rPr>
          <w:highlight w:val="yellow"/>
        </w:rPr>
        <w:t>phân</w:t>
      </w:r>
      <w:proofErr w:type="spellEnd"/>
      <w:r w:rsidRPr="00133A00">
        <w:rPr>
          <w:highlight w:val="yellow"/>
        </w:rPr>
        <w:t xml:space="preserve"> </w:t>
      </w:r>
      <w:proofErr w:type="spellStart"/>
      <w:r w:rsidRPr="00133A00">
        <w:rPr>
          <w:highlight w:val="yellow"/>
        </w:rPr>
        <w:t>tích</w:t>
      </w:r>
      <w:proofErr w:type="spellEnd"/>
      <w:r w:rsidRPr="00133A00">
        <w:rPr>
          <w:highlight w:val="yellow"/>
        </w:rPr>
        <w:t xml:space="preserve"> </w:t>
      </w:r>
      <w:proofErr w:type="spellStart"/>
      <w:r w:rsidRPr="00133A00">
        <w:rPr>
          <w:highlight w:val="yellow"/>
        </w:rPr>
        <w:t>bàn</w:t>
      </w:r>
      <w:proofErr w:type="spellEnd"/>
      <w:r w:rsidRPr="00133A00">
        <w:rPr>
          <w:highlight w:val="yellow"/>
        </w:rPr>
        <w:t xml:space="preserve"> </w:t>
      </w:r>
      <w:proofErr w:type="spellStart"/>
      <w:r w:rsidRPr="00133A00">
        <w:rPr>
          <w:highlight w:val="yellow"/>
        </w:rPr>
        <w:t>luận</w:t>
      </w:r>
      <w:proofErr w:type="spellEnd"/>
      <w:r w:rsidRPr="00133A00">
        <w:rPr>
          <w:highlight w:val="yellow"/>
        </w:rPr>
        <w:t xml:space="preserve"> </w:t>
      </w:r>
      <w:r w:rsidRPr="00133A00">
        <w:rPr>
          <w:highlight w:val="yellow"/>
        </w:rPr>
        <w:sym w:font="Wingdings" w:char="F0E8"/>
      </w:r>
      <w:r w:rsidRPr="00133A00">
        <w:rPr>
          <w:highlight w:val="yellow"/>
        </w:rPr>
        <w:t xml:space="preserve"> </w:t>
      </w:r>
      <w:proofErr w:type="spellStart"/>
      <w:r w:rsidRPr="00133A00">
        <w:rPr>
          <w:highlight w:val="yellow"/>
        </w:rPr>
        <w:t>để</w:t>
      </w:r>
      <w:proofErr w:type="spellEnd"/>
      <w:r w:rsidRPr="00133A00">
        <w:rPr>
          <w:highlight w:val="yellow"/>
        </w:rPr>
        <w:t xml:space="preserve"> </w:t>
      </w:r>
      <w:proofErr w:type="spellStart"/>
      <w:r w:rsidRPr="00133A00">
        <w:rPr>
          <w:highlight w:val="yellow"/>
        </w:rPr>
        <w:t>chứng</w:t>
      </w:r>
      <w:proofErr w:type="spellEnd"/>
      <w:r w:rsidRPr="00133A00">
        <w:rPr>
          <w:highlight w:val="yellow"/>
        </w:rPr>
        <w:t xml:space="preserve"> </w:t>
      </w:r>
      <w:proofErr w:type="spellStart"/>
      <w:r w:rsidRPr="00133A00">
        <w:rPr>
          <w:highlight w:val="yellow"/>
        </w:rPr>
        <w:t>minh</w:t>
      </w:r>
      <w:proofErr w:type="spellEnd"/>
      <w:r w:rsidRPr="00133A00">
        <w:rPr>
          <w:highlight w:val="yellow"/>
        </w:rPr>
        <w:t xml:space="preserve"> </w:t>
      </w:r>
      <w:proofErr w:type="spellStart"/>
      <w:r w:rsidRPr="00133A00">
        <w:rPr>
          <w:highlight w:val="yellow"/>
        </w:rPr>
        <w:t>tính</w:t>
      </w:r>
      <w:proofErr w:type="spellEnd"/>
      <w:r w:rsidRPr="00133A00">
        <w:rPr>
          <w:highlight w:val="yellow"/>
        </w:rPr>
        <w:t xml:space="preserve"> </w:t>
      </w:r>
      <w:proofErr w:type="spellStart"/>
      <w:r w:rsidRPr="00133A00">
        <w:rPr>
          <w:highlight w:val="yellow"/>
        </w:rPr>
        <w:t>đúng</w:t>
      </w:r>
      <w:proofErr w:type="spellEnd"/>
      <w:r w:rsidRPr="00133A00">
        <w:rPr>
          <w:highlight w:val="yellow"/>
        </w:rPr>
        <w:t xml:space="preserve"> </w:t>
      </w:r>
      <w:proofErr w:type="spellStart"/>
      <w:r w:rsidRPr="00133A00">
        <w:rPr>
          <w:highlight w:val="yellow"/>
        </w:rPr>
        <w:t>đắn</w:t>
      </w:r>
      <w:proofErr w:type="spellEnd"/>
      <w:r w:rsidRPr="00133A00">
        <w:rPr>
          <w:highlight w:val="yellow"/>
        </w:rPr>
        <w:t xml:space="preserve"> RTE</w:t>
      </w:r>
    </w:p>
    <w:p w14:paraId="2FEE4263" w14:textId="63AC90D1"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90" w:name="_Toc143845529"/>
      <w:r w:rsidRPr="00DB618A">
        <w:rPr>
          <w:color w:val="000000" w:themeColor="text1"/>
        </w:rPr>
        <w:lastRenderedPageBreak/>
        <w:t>KẾT LUẬN VÀ KIẾN NGHỊ</w:t>
      </w:r>
      <w:bookmarkEnd w:id="90"/>
    </w:p>
    <w:p w14:paraId="5719F458" w14:textId="77777777" w:rsidR="00922D1F" w:rsidRPr="00DB618A" w:rsidRDefault="00922D1F" w:rsidP="00BA5E38">
      <w:pPr>
        <w:pStyle w:val="Heading2"/>
        <w:rPr>
          <w:noProof/>
          <w:color w:val="000000" w:themeColor="text1"/>
        </w:rPr>
      </w:pPr>
      <w:bookmarkStart w:id="91" w:name="_Toc143845530"/>
      <w:bookmarkStart w:id="92" w:name="_Hlk73781417"/>
      <w:r w:rsidRPr="00DB618A">
        <w:rPr>
          <w:noProof/>
          <w:color w:val="000000" w:themeColor="text1"/>
        </w:rPr>
        <w:t>1. Kết luận</w:t>
      </w:r>
      <w:bookmarkEnd w:id="91"/>
    </w:p>
    <w:p w14:paraId="0170D468" w14:textId="743C592D" w:rsidR="001728D3" w:rsidRPr="00DB618A" w:rsidRDefault="00342D9C" w:rsidP="00DC061C">
      <w:pPr>
        <w:tabs>
          <w:tab w:val="left" w:pos="1313"/>
        </w:tabs>
        <w:rPr>
          <w:rFonts w:cs="Arial"/>
        </w:rPr>
      </w:pPr>
      <w:r>
        <w:rPr>
          <w:rFonts w:cs="Arial"/>
        </w:rPr>
        <w:t>…</w:t>
      </w:r>
    </w:p>
    <w:p w14:paraId="60914BAF" w14:textId="77777777" w:rsidR="001728D3" w:rsidRPr="00DB618A" w:rsidRDefault="00922D1F" w:rsidP="00BA5E38">
      <w:pPr>
        <w:pStyle w:val="Heading2"/>
        <w:rPr>
          <w:color w:val="000000" w:themeColor="text1"/>
        </w:rPr>
      </w:pPr>
      <w:bookmarkStart w:id="93" w:name="_Toc143845531"/>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93"/>
      <w:proofErr w:type="spellEnd"/>
    </w:p>
    <w:p w14:paraId="4111515E" w14:textId="54F02F1D" w:rsidR="009D4080" w:rsidRPr="00DB618A" w:rsidRDefault="00342D9C" w:rsidP="00DC061C">
      <w:pPr>
        <w:tabs>
          <w:tab w:val="left" w:pos="1313"/>
        </w:tabs>
        <w:rPr>
          <w:noProof/>
        </w:rPr>
      </w:pPr>
      <w:r>
        <w:rPr>
          <w:noProof/>
        </w:rPr>
        <w:t>…</w:t>
      </w:r>
    </w:p>
    <w:bookmarkEnd w:id="92"/>
    <w:p w14:paraId="506B4B74" w14:textId="77777777" w:rsidR="00E95642" w:rsidRPr="00DB618A" w:rsidRDefault="00E95642" w:rsidP="00DC061C">
      <w:pPr>
        <w:tabs>
          <w:tab w:val="left" w:pos="1313"/>
        </w:tabs>
        <w:spacing w:before="0" w:after="160" w:line="259" w:lineRule="auto"/>
        <w:jc w:val="left"/>
      </w:pPr>
      <w:r w:rsidRPr="00DB618A">
        <w:br w:type="page"/>
      </w:r>
    </w:p>
    <w:bookmarkStart w:id="94" w:name="_Toc143845532" w:displacedByCustomXml="next"/>
    <w:sdt>
      <w:sdtPr>
        <w:rPr>
          <w:rFonts w:eastAsia="Times New Roman" w:cs="Times New Roman"/>
          <w:b w:val="0"/>
          <w:color w:val="000000" w:themeColor="text1"/>
          <w:sz w:val="24"/>
        </w:rPr>
        <w:id w:val="366419347"/>
        <w:docPartObj>
          <w:docPartGallery w:val="Bibliographies"/>
          <w:docPartUnique/>
        </w:docPartObj>
      </w:sdtPr>
      <w:sdtEndPr>
        <w:rPr>
          <w:sz w:val="26"/>
        </w:rPr>
      </w:sdtEndPr>
      <w:sdtContent>
        <w:p w14:paraId="3F3A85D8" w14:textId="77777777" w:rsidR="00900D38" w:rsidRPr="00DB618A" w:rsidRDefault="00191F0B" w:rsidP="00B35068">
          <w:pPr>
            <w:pStyle w:val="Heading1"/>
            <w:jc w:val="center"/>
            <w:rPr>
              <w:rFonts w:eastAsia="Times New Roman" w:cs="Times New Roman"/>
              <w:caps/>
              <w:noProof/>
              <w:color w:val="000000" w:themeColor="text1"/>
              <w:szCs w:val="28"/>
            </w:rPr>
          </w:pPr>
          <w:r w:rsidRPr="00DB618A">
            <w:rPr>
              <w:rFonts w:eastAsia="Times New Roman" w:cs="Times New Roman"/>
              <w:caps/>
              <w:noProof/>
              <w:color w:val="000000" w:themeColor="text1"/>
              <w:szCs w:val="28"/>
            </w:rPr>
            <w:t>TÀI LIỆU THAM KHẢO</w:t>
          </w:r>
          <w:bookmarkEnd w:id="94"/>
        </w:p>
        <w:sdt>
          <w:sdtPr>
            <w:id w:val="-573587230"/>
            <w:bibliography/>
          </w:sdtPr>
          <w:sdtContent>
            <w:p w14:paraId="432D8E1A" w14:textId="77777777" w:rsidR="00900D38" w:rsidRPr="00DB618A" w:rsidRDefault="00BC5968" w:rsidP="00FE241A">
              <w:pPr>
                <w:spacing w:before="0" w:line="240" w:lineRule="auto"/>
                <w:rPr>
                  <w:rFonts w:asciiTheme="minorHAnsi" w:eastAsiaTheme="minorEastAsia" w:hAnsiTheme="minorHAnsi" w:cstheme="minorBidi"/>
                  <w:noProof/>
                  <w:sz w:val="2"/>
                  <w:szCs w:val="2"/>
                </w:rPr>
              </w:pPr>
              <w:r w:rsidRPr="00DB618A">
                <w:fldChar w:fldCharType="begin"/>
              </w:r>
              <w:r w:rsidR="00900D38" w:rsidRPr="00DB618A">
                <w:instrText xml:space="preserve"> BIBLIOGRAPHY </w:instrText>
              </w:r>
              <w:r w:rsidRPr="00DB618A">
                <w:fldChar w:fldCharType="separate"/>
              </w:r>
            </w:p>
            <w:p w14:paraId="57A3D789" w14:textId="77777777" w:rsidR="00900D38" w:rsidRPr="00DB618A" w:rsidRDefault="00BC5968">
              <w:r w:rsidRPr="00DB618A">
                <w:rPr>
                  <w:b/>
                  <w:bCs/>
                  <w:noProof/>
                </w:rPr>
                <w:fldChar w:fldCharType="end"/>
              </w:r>
            </w:p>
          </w:sdtContent>
        </w:sdt>
      </w:sdtContent>
    </w:sdt>
    <w:p w14:paraId="43909AA8" w14:textId="77777777" w:rsidR="00A14533" w:rsidRPr="00DB618A" w:rsidRDefault="00A14533" w:rsidP="00DC061C">
      <w:pPr>
        <w:tabs>
          <w:tab w:val="left" w:pos="1313"/>
        </w:tabs>
      </w:pPr>
    </w:p>
    <w:p w14:paraId="1D89EA7D" w14:textId="77777777" w:rsidR="003153F6" w:rsidRPr="00DB618A" w:rsidRDefault="00A14533" w:rsidP="00E770B7">
      <w:pPr>
        <w:pStyle w:val="Heading1"/>
        <w:jc w:val="center"/>
        <w:rPr>
          <w:color w:val="000000" w:themeColor="text1"/>
        </w:rPr>
      </w:pPr>
      <w:r w:rsidRPr="00DB618A">
        <w:rPr>
          <w:color w:val="000000" w:themeColor="text1"/>
        </w:rPr>
        <w:br w:type="page"/>
      </w:r>
      <w:bookmarkStart w:id="95" w:name="_Toc44930429"/>
      <w:bookmarkStart w:id="96" w:name="_Toc45352999"/>
      <w:bookmarkStart w:id="97" w:name="_Toc91929734"/>
      <w:bookmarkStart w:id="98" w:name="_Toc91932421"/>
      <w:bookmarkStart w:id="99" w:name="_Toc143845533"/>
      <w:r w:rsidR="00036C1A" w:rsidRPr="00DB618A">
        <w:rPr>
          <w:color w:val="000000" w:themeColor="text1"/>
        </w:rPr>
        <w:lastRenderedPageBreak/>
        <w:t>PHỤ LỤC</w:t>
      </w:r>
      <w:bookmarkEnd w:id="95"/>
      <w:bookmarkEnd w:id="96"/>
      <w:bookmarkEnd w:id="97"/>
      <w:bookmarkEnd w:id="98"/>
      <w:bookmarkEnd w:id="99"/>
    </w:p>
    <w:p w14:paraId="15BB99EB" w14:textId="1ED99101" w:rsidR="004E3CAE" w:rsidRPr="00DB618A" w:rsidRDefault="004E3CAE" w:rsidP="004E3CAE">
      <w:pPr>
        <w:tabs>
          <w:tab w:val="left" w:pos="1313"/>
        </w:tabs>
        <w:jc w:val="center"/>
      </w:pPr>
      <w:proofErr w:type="spellStart"/>
      <w:r w:rsidRPr="00DB618A">
        <w:t>Phụ</w:t>
      </w:r>
      <w:proofErr w:type="spellEnd"/>
      <w:r w:rsidRPr="00DB618A">
        <w:t xml:space="preserve"> </w:t>
      </w:r>
      <w:proofErr w:type="spellStart"/>
      <w:r w:rsidRPr="00DB618A">
        <w:t>lục</w:t>
      </w:r>
      <w:proofErr w:type="spellEnd"/>
      <w:r w:rsidRPr="00DB618A">
        <w:t xml:space="preserve"> 1.</w:t>
      </w:r>
      <w:r w:rsidR="00342D9C">
        <w:t>1 …</w:t>
      </w:r>
    </w:p>
    <w:p w14:paraId="406F310F" w14:textId="686E9174" w:rsidR="00342D9C" w:rsidRPr="00DB618A" w:rsidRDefault="00342D9C" w:rsidP="00342D9C">
      <w:pPr>
        <w:tabs>
          <w:tab w:val="left" w:pos="1313"/>
        </w:tabs>
        <w:jc w:val="center"/>
      </w:pPr>
      <w:proofErr w:type="spellStart"/>
      <w:r w:rsidRPr="00DB618A">
        <w:t>Phụ</w:t>
      </w:r>
      <w:proofErr w:type="spellEnd"/>
      <w:r w:rsidRPr="00DB618A">
        <w:t xml:space="preserve"> </w:t>
      </w:r>
      <w:proofErr w:type="spellStart"/>
      <w:r w:rsidRPr="00DB618A">
        <w:t>lục</w:t>
      </w:r>
      <w:proofErr w:type="spellEnd"/>
      <w:r w:rsidRPr="00DB618A">
        <w:t xml:space="preserve"> 1.</w:t>
      </w:r>
      <w:r>
        <w:t>2 …</w:t>
      </w:r>
    </w:p>
    <w:p w14:paraId="590C883D" w14:textId="77777777" w:rsidR="007844FA" w:rsidRPr="00DB618A" w:rsidRDefault="007844FA" w:rsidP="00DC061C">
      <w:pPr>
        <w:tabs>
          <w:tab w:val="left" w:pos="1313"/>
        </w:tabs>
        <w:jc w:val="center"/>
      </w:pPr>
    </w:p>
    <w:p w14:paraId="50D36B05" w14:textId="77777777" w:rsidR="005069CD" w:rsidRPr="00DB618A" w:rsidRDefault="005069CD">
      <w:pPr>
        <w:spacing w:before="0" w:after="160" w:line="259" w:lineRule="auto"/>
        <w:jc w:val="left"/>
      </w:pPr>
      <w:r w:rsidRPr="00DB618A">
        <w:br w:type="page"/>
      </w:r>
    </w:p>
    <w:p w14:paraId="59BD7701" w14:textId="77777777" w:rsidR="005069CD" w:rsidRPr="00DB618A" w:rsidRDefault="00F5031D" w:rsidP="00F5031D">
      <w:pPr>
        <w:pStyle w:val="CoverB"/>
        <w:rPr>
          <w:color w:val="000000" w:themeColor="text1"/>
        </w:rPr>
      </w:pPr>
      <w:bookmarkStart w:id="100" w:name="_Toc29166594"/>
      <w:bookmarkStart w:id="101" w:name="_Toc143845534"/>
      <w:r w:rsidRPr="00DB618A">
        <w:rPr>
          <w:color w:val="000000" w:themeColor="text1"/>
        </w:rPr>
        <w:lastRenderedPageBreak/>
        <w:t xml:space="preserve">LÝ </w:t>
      </w:r>
      <w:r w:rsidR="005069CD" w:rsidRPr="00DB618A">
        <w:rPr>
          <w:color w:val="000000" w:themeColor="text1"/>
        </w:rPr>
        <w:t>LỊCH TRÍCH NGANG CỦA HỌC VIÊN</w:t>
      </w:r>
      <w:bookmarkEnd w:id="100"/>
      <w:bookmarkEnd w:id="101"/>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 xml:space="preserve">Võ Linh </w:t>
      </w:r>
      <w:proofErr w:type="spellStart"/>
      <w:r w:rsidR="00342D9C">
        <w:rPr>
          <w:color w:val="000000" w:themeColor="text1"/>
        </w:rPr>
        <w:t>Trúc</w:t>
      </w:r>
      <w:proofErr w:type="spellEnd"/>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w:t>
      </w:r>
      <w:proofErr w:type="spellStart"/>
      <w:r w:rsidRPr="00DB618A">
        <w:rPr>
          <w:color w:val="000000" w:themeColor="text1"/>
        </w:rPr>
        <w:t>Bình</w:t>
      </w:r>
      <w:proofErr w:type="spellEnd"/>
      <w:r w:rsidRPr="00DB618A">
        <w:rPr>
          <w:color w:val="000000" w:themeColor="text1"/>
        </w:rPr>
        <w:t xml:space="preserve">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DE0615">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DE0615">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77777777" w:rsidR="005069CD" w:rsidRPr="00DB618A" w:rsidRDefault="005069CD"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w:t>
            </w:r>
            <w:proofErr w:type="spellStart"/>
            <w:r>
              <w:rPr>
                <w:color w:val="000000" w:themeColor="text1"/>
                <w:sz w:val="24"/>
                <w:szCs w:val="24"/>
              </w:rPr>
              <w:t>Trúc</w:t>
            </w:r>
            <w:proofErr w:type="spellEnd"/>
          </w:p>
        </w:tc>
      </w:tr>
    </w:tbl>
    <w:p w14:paraId="348BC09B" w14:textId="77777777" w:rsidR="006D2705" w:rsidRPr="00DB618A" w:rsidRDefault="006D2705" w:rsidP="00DC061C">
      <w:pPr>
        <w:tabs>
          <w:tab w:val="left" w:pos="1313"/>
        </w:tabs>
        <w:jc w:val="center"/>
      </w:pPr>
    </w:p>
    <w:p w14:paraId="7068C4DC" w14:textId="77777777" w:rsidR="006D2705" w:rsidRPr="00DB618A" w:rsidRDefault="006D2705">
      <w:pPr>
        <w:spacing w:before="0" w:after="160" w:line="259" w:lineRule="auto"/>
        <w:jc w:val="left"/>
      </w:pPr>
      <w:r w:rsidRPr="00DB618A">
        <w:br w:type="page"/>
      </w:r>
    </w:p>
    <w:sectPr w:rsidR="006D2705" w:rsidRPr="00DB618A" w:rsidSect="00DF3E5B">
      <w:headerReference w:type="default" r:id="rId16"/>
      <w:footerReference w:type="even" r:id="rId17"/>
      <w:headerReference w:type="first" r:id="rId18"/>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ABD16" w14:textId="77777777" w:rsidR="00E37FBC" w:rsidRDefault="00E37FBC">
      <w:pPr>
        <w:spacing w:line="240" w:lineRule="auto"/>
      </w:pPr>
      <w:r>
        <w:separator/>
      </w:r>
    </w:p>
    <w:p w14:paraId="1354DF52" w14:textId="77777777" w:rsidR="00E37FBC" w:rsidRDefault="00E37FBC"/>
  </w:endnote>
  <w:endnote w:type="continuationSeparator" w:id="0">
    <w:p w14:paraId="5E8C330E" w14:textId="77777777" w:rsidR="00E37FBC" w:rsidRDefault="00E37FBC">
      <w:pPr>
        <w:spacing w:line="240" w:lineRule="auto"/>
      </w:pPr>
      <w:r>
        <w:continuationSeparator/>
      </w:r>
    </w:p>
    <w:p w14:paraId="438F9A5E" w14:textId="77777777" w:rsidR="00E37FBC" w:rsidRDefault="00E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FA46F5" w:rsidRDefault="00FA46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25936"/>
      <w:docPartObj>
        <w:docPartGallery w:val="Page Numbers (Bottom of Page)"/>
        <w:docPartUnique/>
      </w:docPartObj>
    </w:sdtPr>
    <w:sdtEndPr>
      <w:rPr>
        <w:noProof/>
      </w:rPr>
    </w:sdtEndPr>
    <w:sdtContent>
      <w:p w14:paraId="4C0C8E4D" w14:textId="77777777" w:rsidR="00FA46F5" w:rsidRDefault="00FA46F5">
        <w:pPr>
          <w:pStyle w:val="Footer"/>
          <w:jc w:val="center"/>
        </w:pPr>
        <w:r>
          <w:fldChar w:fldCharType="begin"/>
        </w:r>
        <w:r>
          <w:instrText xml:space="preserve"> PAGE   \* MERGEFORMAT </w:instrText>
        </w:r>
        <w:r>
          <w:fldChar w:fldCharType="separate"/>
        </w:r>
        <w:r w:rsidR="00114B1D">
          <w:rPr>
            <w:noProof/>
          </w:rPr>
          <w:t>xvi</w:t>
        </w:r>
        <w:r>
          <w:rPr>
            <w:noProof/>
          </w:rPr>
          <w:fldChar w:fldCharType="end"/>
        </w:r>
      </w:p>
    </w:sdtContent>
  </w:sdt>
  <w:p w14:paraId="18BBEFC6" w14:textId="77777777" w:rsidR="00FA46F5" w:rsidRDefault="00FA4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06399"/>
      <w:docPartObj>
        <w:docPartGallery w:val="Page Numbers (Bottom of Page)"/>
        <w:docPartUnique/>
      </w:docPartObj>
    </w:sdtPr>
    <w:sdtEndPr>
      <w:rPr>
        <w:noProof/>
      </w:rPr>
    </w:sdtEndPr>
    <w:sdtContent>
      <w:p w14:paraId="422ED3D6" w14:textId="77777777" w:rsidR="00FA46F5" w:rsidRDefault="00FA46F5">
        <w:pPr>
          <w:pStyle w:val="Footer"/>
          <w:jc w:val="center"/>
        </w:pPr>
        <w:r>
          <w:fldChar w:fldCharType="begin"/>
        </w:r>
        <w:r>
          <w:instrText xml:space="preserve"> PAGE   \* MERGEFORMAT </w:instrText>
        </w:r>
        <w:r>
          <w:fldChar w:fldCharType="separate"/>
        </w:r>
        <w:r w:rsidR="00114B1D">
          <w:rPr>
            <w:noProof/>
          </w:rPr>
          <w:t>1</w:t>
        </w:r>
        <w:r>
          <w:rPr>
            <w:noProof/>
          </w:rPr>
          <w:fldChar w:fldCharType="end"/>
        </w:r>
      </w:p>
    </w:sdtContent>
  </w:sdt>
  <w:p w14:paraId="1981A192" w14:textId="77777777" w:rsidR="00FA46F5" w:rsidRDefault="00FA4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77777777" w:rsidR="00FA46F5" w:rsidRDefault="00FA46F5">
    <w:pPr>
      <w:pStyle w:val="Footer"/>
      <w:jc w:val="center"/>
    </w:pPr>
    <w:r>
      <w:fldChar w:fldCharType="begin"/>
    </w:r>
    <w:r>
      <w:instrText xml:space="preserve"> PAGE   \* MERGEFORMAT </w:instrText>
    </w:r>
    <w:r>
      <w:fldChar w:fldCharType="separate"/>
    </w:r>
    <w:r w:rsidR="00114B1D">
      <w:rPr>
        <w:noProof/>
      </w:rPr>
      <w:t>10</w:t>
    </w:r>
    <w:r>
      <w:rPr>
        <w:noProof/>
      </w:rPr>
      <w:fldChar w:fldCharType="end"/>
    </w:r>
  </w:p>
  <w:p w14:paraId="28205A50" w14:textId="77777777" w:rsidR="00FA46F5" w:rsidRDefault="00FA4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B5352" w14:textId="77777777" w:rsidR="00E37FBC" w:rsidRDefault="00E37FBC">
      <w:pPr>
        <w:spacing w:line="240" w:lineRule="auto"/>
      </w:pPr>
      <w:r>
        <w:separator/>
      </w:r>
    </w:p>
    <w:p w14:paraId="311839D8" w14:textId="77777777" w:rsidR="00E37FBC" w:rsidRDefault="00E37FBC"/>
  </w:footnote>
  <w:footnote w:type="continuationSeparator" w:id="0">
    <w:p w14:paraId="26825AC7" w14:textId="77777777" w:rsidR="00E37FBC" w:rsidRDefault="00E37FBC">
      <w:pPr>
        <w:spacing w:line="240" w:lineRule="auto"/>
      </w:pPr>
      <w:r>
        <w:continuationSeparator/>
      </w:r>
    </w:p>
    <w:p w14:paraId="71E14B53" w14:textId="77777777" w:rsidR="00E37FBC" w:rsidRDefault="00E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FA46F5" w:rsidRDefault="00FA46F5">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FA46F5" w:rsidRDefault="00FA46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FA46F5" w:rsidRDefault="00FA46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FA46F5" w:rsidRPr="007A19BC" w:rsidRDefault="00FA46F5"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FA46F5" w:rsidRDefault="00FA46F5">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0110"/>
    <w:multiLevelType w:val="hybridMultilevel"/>
    <w:tmpl w:val="C14E5A0C"/>
    <w:lvl w:ilvl="0" w:tplc="FF284C54">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50E891C">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67269E1C">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12CB5AA">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CE9A8210">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4464197A">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A00ED2EE">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570A8E0">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59AD14E">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 w15:restartNumberingAfterBreak="0">
    <w:nsid w:val="02CF7025"/>
    <w:multiLevelType w:val="multilevel"/>
    <w:tmpl w:val="3926D6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025DE2"/>
    <w:multiLevelType w:val="hybridMultilevel"/>
    <w:tmpl w:val="C74AD4EE"/>
    <w:lvl w:ilvl="0" w:tplc="3F5055FC">
      <w:start w:val="1"/>
      <w:numFmt w:val="bullet"/>
      <w:lvlText w:val="-"/>
      <w:lvlJc w:val="left"/>
      <w:pPr>
        <w:ind w:left="79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F89AEAD8">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F2321AD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A004924">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820EE51A">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4C64CB6">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4D428F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D08650A">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86504F50">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 w15:restartNumberingAfterBreak="0">
    <w:nsid w:val="05F11B5F"/>
    <w:multiLevelType w:val="hybridMultilevel"/>
    <w:tmpl w:val="6E8C81BC"/>
    <w:lvl w:ilvl="0" w:tplc="79ECB576">
      <w:start w:val="1"/>
      <w:numFmt w:val="bullet"/>
      <w:lvlText w:val="-"/>
      <w:lvlJc w:val="left"/>
      <w:pPr>
        <w:ind w:left="567"/>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D28C0CA">
      <w:start w:val="1"/>
      <w:numFmt w:val="bullet"/>
      <w:lvlText w:val="o"/>
      <w:lvlJc w:val="left"/>
      <w:pPr>
        <w:ind w:left="149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9B9A04DA">
      <w:start w:val="1"/>
      <w:numFmt w:val="bullet"/>
      <w:lvlText w:val="▪"/>
      <w:lvlJc w:val="left"/>
      <w:pPr>
        <w:ind w:left="221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69CE74C8">
      <w:start w:val="1"/>
      <w:numFmt w:val="bullet"/>
      <w:lvlText w:val="•"/>
      <w:lvlJc w:val="left"/>
      <w:pPr>
        <w:ind w:left="293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B6964C0A">
      <w:start w:val="1"/>
      <w:numFmt w:val="bullet"/>
      <w:lvlText w:val="o"/>
      <w:lvlJc w:val="left"/>
      <w:pPr>
        <w:ind w:left="365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A9C6BFE4">
      <w:start w:val="1"/>
      <w:numFmt w:val="bullet"/>
      <w:lvlText w:val="▪"/>
      <w:lvlJc w:val="left"/>
      <w:pPr>
        <w:ind w:left="437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9224308">
      <w:start w:val="1"/>
      <w:numFmt w:val="bullet"/>
      <w:lvlText w:val="•"/>
      <w:lvlJc w:val="left"/>
      <w:pPr>
        <w:ind w:left="509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0ACCDFA">
      <w:start w:val="1"/>
      <w:numFmt w:val="bullet"/>
      <w:lvlText w:val="o"/>
      <w:lvlJc w:val="left"/>
      <w:pPr>
        <w:ind w:left="581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7684386C">
      <w:start w:val="1"/>
      <w:numFmt w:val="bullet"/>
      <w:lvlText w:val="▪"/>
      <w:lvlJc w:val="left"/>
      <w:pPr>
        <w:ind w:left="653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4" w15:restartNumberingAfterBreak="0">
    <w:nsid w:val="068B3BFB"/>
    <w:multiLevelType w:val="hybridMultilevel"/>
    <w:tmpl w:val="91807B1C"/>
    <w:lvl w:ilvl="0" w:tplc="7CE26DB6">
      <w:start w:val="1"/>
      <w:numFmt w:val="bullet"/>
      <w:lvlText w:val="-"/>
      <w:lvlJc w:val="left"/>
      <w:pPr>
        <w:ind w:left="31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7AE5694">
      <w:start w:val="1"/>
      <w:numFmt w:val="bullet"/>
      <w:lvlText w:val="o"/>
      <w:lvlJc w:val="left"/>
      <w:pPr>
        <w:ind w:left="318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5469FC4">
      <w:start w:val="1"/>
      <w:numFmt w:val="bullet"/>
      <w:lvlText w:val="▪"/>
      <w:lvlJc w:val="left"/>
      <w:pPr>
        <w:ind w:left="390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8FE6D580">
      <w:start w:val="1"/>
      <w:numFmt w:val="bullet"/>
      <w:lvlText w:val="•"/>
      <w:lvlJc w:val="left"/>
      <w:pPr>
        <w:ind w:left="462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E6C5E44">
      <w:start w:val="1"/>
      <w:numFmt w:val="bullet"/>
      <w:lvlText w:val="o"/>
      <w:lvlJc w:val="left"/>
      <w:pPr>
        <w:ind w:left="534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0C2FFC6">
      <w:start w:val="1"/>
      <w:numFmt w:val="bullet"/>
      <w:lvlText w:val="▪"/>
      <w:lvlJc w:val="left"/>
      <w:pPr>
        <w:ind w:left="606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1012FCA2">
      <w:start w:val="1"/>
      <w:numFmt w:val="bullet"/>
      <w:lvlText w:val="•"/>
      <w:lvlJc w:val="left"/>
      <w:pPr>
        <w:ind w:left="678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92A6679A">
      <w:start w:val="1"/>
      <w:numFmt w:val="bullet"/>
      <w:lvlText w:val="o"/>
      <w:lvlJc w:val="left"/>
      <w:pPr>
        <w:ind w:left="750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EC2E66D2">
      <w:start w:val="1"/>
      <w:numFmt w:val="bullet"/>
      <w:lvlText w:val="▪"/>
      <w:lvlJc w:val="left"/>
      <w:pPr>
        <w:ind w:left="8225"/>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5" w15:restartNumberingAfterBreak="0">
    <w:nsid w:val="06A0465A"/>
    <w:multiLevelType w:val="hybridMultilevel"/>
    <w:tmpl w:val="514C318C"/>
    <w:lvl w:ilvl="0" w:tplc="119AC6BA">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0848FFA">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D700208">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7C6FD78">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98D6F0CA">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25688260">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FC864602">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0EF4EB52">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5966FC6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6" w15:restartNumberingAfterBreak="0">
    <w:nsid w:val="07AD3496"/>
    <w:multiLevelType w:val="hybridMultilevel"/>
    <w:tmpl w:val="54E2F2A8"/>
    <w:lvl w:ilvl="0" w:tplc="E23CA8CC">
      <w:start w:val="1"/>
      <w:numFmt w:val="bullet"/>
      <w:lvlText w:val="-"/>
      <w:lvlJc w:val="left"/>
      <w:pPr>
        <w:ind w:left="9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2286E29A">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E182C3D4">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CB6C76A">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D20A79A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05C6C2F4">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AFC46E42">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372C0FC4">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FFC6426">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7" w15:restartNumberingAfterBreak="0">
    <w:nsid w:val="09441BC3"/>
    <w:multiLevelType w:val="multilevel"/>
    <w:tmpl w:val="686C786C"/>
    <w:lvl w:ilvl="0">
      <w:start w:val="1"/>
      <w:numFmt w:val="decimal"/>
      <w:lvlText w:val="%1"/>
      <w:lvlJc w:val="left"/>
      <w:pPr>
        <w:ind w:left="720" w:hanging="720"/>
      </w:pPr>
      <w:rPr>
        <w:rFonts w:eastAsiaTheme="majorEastAsia" w:hint="default"/>
      </w:rPr>
    </w:lvl>
    <w:lvl w:ilvl="1">
      <w:start w:val="2"/>
      <w:numFmt w:val="decimal"/>
      <w:lvlText w:val="%1.%2"/>
      <w:lvlJc w:val="left"/>
      <w:pPr>
        <w:ind w:left="720" w:hanging="72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720" w:hanging="72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8" w15:restartNumberingAfterBreak="0">
    <w:nsid w:val="0B474E83"/>
    <w:multiLevelType w:val="hybridMultilevel"/>
    <w:tmpl w:val="8B244A14"/>
    <w:lvl w:ilvl="0" w:tplc="77E647B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D147504">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B2842372">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582B8C0">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D68BE46">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FAAC5D0">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6708267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72EAF84">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0206DB8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9" w15:restartNumberingAfterBreak="0">
    <w:nsid w:val="0BCB0AA9"/>
    <w:multiLevelType w:val="hybridMultilevel"/>
    <w:tmpl w:val="65D4119A"/>
    <w:lvl w:ilvl="0" w:tplc="95847538">
      <w:start w:val="1"/>
      <w:numFmt w:val="bullet"/>
      <w:lvlText w:val="-"/>
      <w:lvlJc w:val="left"/>
      <w:pPr>
        <w:ind w:left="7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7E9EF68E">
      <w:start w:val="1"/>
      <w:numFmt w:val="bullet"/>
      <w:lvlText w:val="o"/>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6936D764">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BC267C84">
      <w:start w:val="1"/>
      <w:numFmt w:val="bullet"/>
      <w:lvlText w:val="•"/>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762CA3A">
      <w:start w:val="1"/>
      <w:numFmt w:val="bullet"/>
      <w:lvlText w:val="o"/>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9D9610D6">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230A79E0">
      <w:start w:val="1"/>
      <w:numFmt w:val="bullet"/>
      <w:lvlText w:val="•"/>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9CE1774">
      <w:start w:val="1"/>
      <w:numFmt w:val="bullet"/>
      <w:lvlText w:val="o"/>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5D25DA2">
      <w:start w:val="1"/>
      <w:numFmt w:val="bullet"/>
      <w:lvlText w:val="▪"/>
      <w:lvlJc w:val="left"/>
      <w:pPr>
        <w:ind w:left="68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0" w15:restartNumberingAfterBreak="0">
    <w:nsid w:val="0E6C7886"/>
    <w:multiLevelType w:val="hybridMultilevel"/>
    <w:tmpl w:val="DCF08810"/>
    <w:lvl w:ilvl="0" w:tplc="4AECCC60">
      <w:start w:val="1"/>
      <w:numFmt w:val="bullet"/>
      <w:lvlText w:val="-"/>
      <w:lvlJc w:val="left"/>
      <w:pPr>
        <w:ind w:left="7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2F4E5092">
      <w:start w:val="1"/>
      <w:numFmt w:val="bullet"/>
      <w:lvlText w:val="o"/>
      <w:lvlJc w:val="left"/>
      <w:pPr>
        <w:ind w:left="168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86AE254">
      <w:start w:val="1"/>
      <w:numFmt w:val="bullet"/>
      <w:lvlText w:val="▪"/>
      <w:lvlJc w:val="left"/>
      <w:pPr>
        <w:ind w:left="240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36EEB2DC">
      <w:start w:val="1"/>
      <w:numFmt w:val="bullet"/>
      <w:lvlText w:val="•"/>
      <w:lvlJc w:val="left"/>
      <w:pPr>
        <w:ind w:left="312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146CF66">
      <w:start w:val="1"/>
      <w:numFmt w:val="bullet"/>
      <w:lvlText w:val="o"/>
      <w:lvlJc w:val="left"/>
      <w:pPr>
        <w:ind w:left="384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F43A0F0C">
      <w:start w:val="1"/>
      <w:numFmt w:val="bullet"/>
      <w:lvlText w:val="▪"/>
      <w:lvlJc w:val="left"/>
      <w:pPr>
        <w:ind w:left="4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9E0800D6">
      <w:start w:val="1"/>
      <w:numFmt w:val="bullet"/>
      <w:lvlText w:val="•"/>
      <w:lvlJc w:val="left"/>
      <w:pPr>
        <w:ind w:left="528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99256A2">
      <w:start w:val="1"/>
      <w:numFmt w:val="bullet"/>
      <w:lvlText w:val="o"/>
      <w:lvlJc w:val="left"/>
      <w:pPr>
        <w:ind w:left="600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05E69066">
      <w:start w:val="1"/>
      <w:numFmt w:val="bullet"/>
      <w:lvlText w:val="▪"/>
      <w:lvlJc w:val="left"/>
      <w:pPr>
        <w:ind w:left="672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1" w15:restartNumberingAfterBreak="0">
    <w:nsid w:val="12D23A98"/>
    <w:multiLevelType w:val="hybridMultilevel"/>
    <w:tmpl w:val="51F0DE66"/>
    <w:lvl w:ilvl="0" w:tplc="92B00384">
      <w:start w:val="1"/>
      <w:numFmt w:val="bullet"/>
      <w:lvlText w:val="-"/>
      <w:lvlJc w:val="left"/>
      <w:pPr>
        <w:ind w:left="3424"/>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55A303E">
      <w:start w:val="1"/>
      <w:numFmt w:val="bullet"/>
      <w:lvlText w:val="o"/>
      <w:lvlJc w:val="left"/>
      <w:pPr>
        <w:ind w:left="435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1FB0F548">
      <w:start w:val="1"/>
      <w:numFmt w:val="bullet"/>
      <w:lvlText w:val="▪"/>
      <w:lvlJc w:val="left"/>
      <w:pPr>
        <w:ind w:left="507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7A989EBC">
      <w:start w:val="1"/>
      <w:numFmt w:val="bullet"/>
      <w:lvlText w:val="•"/>
      <w:lvlJc w:val="left"/>
      <w:pPr>
        <w:ind w:left="579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01E604A">
      <w:start w:val="1"/>
      <w:numFmt w:val="bullet"/>
      <w:lvlText w:val="o"/>
      <w:lvlJc w:val="left"/>
      <w:pPr>
        <w:ind w:left="651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672A4B8C">
      <w:start w:val="1"/>
      <w:numFmt w:val="bullet"/>
      <w:lvlText w:val="▪"/>
      <w:lvlJc w:val="left"/>
      <w:pPr>
        <w:ind w:left="723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9EB61E62">
      <w:start w:val="1"/>
      <w:numFmt w:val="bullet"/>
      <w:lvlText w:val="•"/>
      <w:lvlJc w:val="left"/>
      <w:pPr>
        <w:ind w:left="795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10E91DE">
      <w:start w:val="1"/>
      <w:numFmt w:val="bullet"/>
      <w:lvlText w:val="o"/>
      <w:lvlJc w:val="left"/>
      <w:pPr>
        <w:ind w:left="867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54AA4E78">
      <w:start w:val="1"/>
      <w:numFmt w:val="bullet"/>
      <w:lvlText w:val="▪"/>
      <w:lvlJc w:val="left"/>
      <w:pPr>
        <w:ind w:left="9393"/>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2" w15:restartNumberingAfterBreak="0">
    <w:nsid w:val="163F1E28"/>
    <w:multiLevelType w:val="hybridMultilevel"/>
    <w:tmpl w:val="442A85D2"/>
    <w:lvl w:ilvl="0" w:tplc="DD8AB494">
      <w:start w:val="1"/>
      <w:numFmt w:val="bullet"/>
      <w:pStyle w:val="bullet"/>
      <w:lvlText w:val=""/>
      <w:lvlJc w:val="left"/>
      <w:pPr>
        <w:ind w:left="360" w:hanging="360"/>
      </w:pPr>
      <w:rPr>
        <w:rFonts w:ascii="Symbol" w:hAnsi="Symbol" w:hint="default"/>
        <w:spacing w:val="0"/>
        <w:w w:val="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1F24C1"/>
    <w:multiLevelType w:val="hybridMultilevel"/>
    <w:tmpl w:val="8A08C12E"/>
    <w:lvl w:ilvl="0" w:tplc="77845FAA">
      <w:start w:val="1"/>
      <w:numFmt w:val="bullet"/>
      <w:lvlText w:val="•"/>
      <w:lvlJc w:val="left"/>
      <w:pPr>
        <w:ind w:left="3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790B572">
      <w:start w:val="1"/>
      <w:numFmt w:val="bullet"/>
      <w:lvlRestart w:val="0"/>
      <w:lvlText w:val="-"/>
      <w:lvlJc w:val="left"/>
      <w:pPr>
        <w:ind w:left="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30AD000">
      <w:start w:val="1"/>
      <w:numFmt w:val="bullet"/>
      <w:lvlText w:val="▪"/>
      <w:lvlJc w:val="left"/>
      <w:pPr>
        <w:ind w:left="109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396A193A">
      <w:start w:val="1"/>
      <w:numFmt w:val="bullet"/>
      <w:lvlText w:val="•"/>
      <w:lvlJc w:val="left"/>
      <w:pPr>
        <w:ind w:left="18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6A8F016">
      <w:start w:val="1"/>
      <w:numFmt w:val="bullet"/>
      <w:lvlText w:val="o"/>
      <w:lvlJc w:val="left"/>
      <w:pPr>
        <w:ind w:left="253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3A6ED958">
      <w:start w:val="1"/>
      <w:numFmt w:val="bullet"/>
      <w:lvlText w:val="▪"/>
      <w:lvlJc w:val="left"/>
      <w:pPr>
        <w:ind w:left="325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ADC996A">
      <w:start w:val="1"/>
      <w:numFmt w:val="bullet"/>
      <w:lvlText w:val="•"/>
      <w:lvlJc w:val="left"/>
      <w:pPr>
        <w:ind w:left="397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6E22E2A">
      <w:start w:val="1"/>
      <w:numFmt w:val="bullet"/>
      <w:lvlText w:val="o"/>
      <w:lvlJc w:val="left"/>
      <w:pPr>
        <w:ind w:left="469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4FBA1DBC">
      <w:start w:val="1"/>
      <w:numFmt w:val="bullet"/>
      <w:lvlText w:val="▪"/>
      <w:lvlJc w:val="left"/>
      <w:pPr>
        <w:ind w:left="5411"/>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4" w15:restartNumberingAfterBreak="0">
    <w:nsid w:val="189F3465"/>
    <w:multiLevelType w:val="hybridMultilevel"/>
    <w:tmpl w:val="978A0710"/>
    <w:lvl w:ilvl="0" w:tplc="3188A3A4">
      <w:start w:val="1"/>
      <w:numFmt w:val="bullet"/>
      <w:lvlText w:val="•"/>
      <w:lvlJc w:val="left"/>
      <w:pPr>
        <w:tabs>
          <w:tab w:val="num" w:pos="720"/>
        </w:tabs>
        <w:ind w:left="720" w:hanging="360"/>
      </w:pPr>
      <w:rPr>
        <w:rFonts w:ascii="Arial" w:hAnsi="Arial" w:hint="default"/>
      </w:rPr>
    </w:lvl>
    <w:lvl w:ilvl="1" w:tplc="6F24567E" w:tentative="1">
      <w:start w:val="1"/>
      <w:numFmt w:val="bullet"/>
      <w:lvlText w:val="•"/>
      <w:lvlJc w:val="left"/>
      <w:pPr>
        <w:tabs>
          <w:tab w:val="num" w:pos="1440"/>
        </w:tabs>
        <w:ind w:left="1440" w:hanging="360"/>
      </w:pPr>
      <w:rPr>
        <w:rFonts w:ascii="Arial" w:hAnsi="Arial" w:hint="default"/>
      </w:rPr>
    </w:lvl>
    <w:lvl w:ilvl="2" w:tplc="A5ECD71E" w:tentative="1">
      <w:start w:val="1"/>
      <w:numFmt w:val="bullet"/>
      <w:lvlText w:val="•"/>
      <w:lvlJc w:val="left"/>
      <w:pPr>
        <w:tabs>
          <w:tab w:val="num" w:pos="2160"/>
        </w:tabs>
        <w:ind w:left="2160" w:hanging="360"/>
      </w:pPr>
      <w:rPr>
        <w:rFonts w:ascii="Arial" w:hAnsi="Arial" w:hint="default"/>
      </w:rPr>
    </w:lvl>
    <w:lvl w:ilvl="3" w:tplc="49E2F45C" w:tentative="1">
      <w:start w:val="1"/>
      <w:numFmt w:val="bullet"/>
      <w:lvlText w:val="•"/>
      <w:lvlJc w:val="left"/>
      <w:pPr>
        <w:tabs>
          <w:tab w:val="num" w:pos="2880"/>
        </w:tabs>
        <w:ind w:left="2880" w:hanging="360"/>
      </w:pPr>
      <w:rPr>
        <w:rFonts w:ascii="Arial" w:hAnsi="Arial" w:hint="default"/>
      </w:rPr>
    </w:lvl>
    <w:lvl w:ilvl="4" w:tplc="119A882C" w:tentative="1">
      <w:start w:val="1"/>
      <w:numFmt w:val="bullet"/>
      <w:lvlText w:val="•"/>
      <w:lvlJc w:val="left"/>
      <w:pPr>
        <w:tabs>
          <w:tab w:val="num" w:pos="3600"/>
        </w:tabs>
        <w:ind w:left="3600" w:hanging="360"/>
      </w:pPr>
      <w:rPr>
        <w:rFonts w:ascii="Arial" w:hAnsi="Arial" w:hint="default"/>
      </w:rPr>
    </w:lvl>
    <w:lvl w:ilvl="5" w:tplc="6284D02C" w:tentative="1">
      <w:start w:val="1"/>
      <w:numFmt w:val="bullet"/>
      <w:lvlText w:val="•"/>
      <w:lvlJc w:val="left"/>
      <w:pPr>
        <w:tabs>
          <w:tab w:val="num" w:pos="4320"/>
        </w:tabs>
        <w:ind w:left="4320" w:hanging="360"/>
      </w:pPr>
      <w:rPr>
        <w:rFonts w:ascii="Arial" w:hAnsi="Arial" w:hint="default"/>
      </w:rPr>
    </w:lvl>
    <w:lvl w:ilvl="6" w:tplc="E392DD96" w:tentative="1">
      <w:start w:val="1"/>
      <w:numFmt w:val="bullet"/>
      <w:lvlText w:val="•"/>
      <w:lvlJc w:val="left"/>
      <w:pPr>
        <w:tabs>
          <w:tab w:val="num" w:pos="5040"/>
        </w:tabs>
        <w:ind w:left="5040" w:hanging="360"/>
      </w:pPr>
      <w:rPr>
        <w:rFonts w:ascii="Arial" w:hAnsi="Arial" w:hint="default"/>
      </w:rPr>
    </w:lvl>
    <w:lvl w:ilvl="7" w:tplc="60C00D6C" w:tentative="1">
      <w:start w:val="1"/>
      <w:numFmt w:val="bullet"/>
      <w:lvlText w:val="•"/>
      <w:lvlJc w:val="left"/>
      <w:pPr>
        <w:tabs>
          <w:tab w:val="num" w:pos="5760"/>
        </w:tabs>
        <w:ind w:left="5760" w:hanging="360"/>
      </w:pPr>
      <w:rPr>
        <w:rFonts w:ascii="Arial" w:hAnsi="Arial" w:hint="default"/>
      </w:rPr>
    </w:lvl>
    <w:lvl w:ilvl="8" w:tplc="67AA42F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BF651CD"/>
    <w:multiLevelType w:val="hybridMultilevel"/>
    <w:tmpl w:val="CEC867FE"/>
    <w:lvl w:ilvl="0" w:tplc="FC54B560">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FC8EE42">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09D45092">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3CAC21C">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F5657A8">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2E46841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0D3C29F6">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12E2BC0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1F9AE1E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16" w15:restartNumberingAfterBreak="0">
    <w:nsid w:val="1D864F9D"/>
    <w:multiLevelType w:val="hybridMultilevel"/>
    <w:tmpl w:val="FE0833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1E8D4A22"/>
    <w:multiLevelType w:val="multilevel"/>
    <w:tmpl w:val="594C4F6E"/>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EBD670F"/>
    <w:multiLevelType w:val="hybridMultilevel"/>
    <w:tmpl w:val="D2C440A0"/>
    <w:lvl w:ilvl="0" w:tplc="A46EC006">
      <w:start w:val="1"/>
      <w:numFmt w:val="bullet"/>
      <w:lvlText w:val="-"/>
      <w:lvlJc w:val="left"/>
      <w:pPr>
        <w:ind w:left="72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1" w:tplc="173EFA32">
      <w:start w:val="1"/>
      <w:numFmt w:val="bullet"/>
      <w:lvlText w:val="o"/>
      <w:lvlJc w:val="left"/>
      <w:pPr>
        <w:ind w:left="156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2" w:tplc="0020227A">
      <w:start w:val="1"/>
      <w:numFmt w:val="bullet"/>
      <w:lvlText w:val="▪"/>
      <w:lvlJc w:val="left"/>
      <w:pPr>
        <w:ind w:left="228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3" w:tplc="EF8A3B36">
      <w:start w:val="1"/>
      <w:numFmt w:val="bullet"/>
      <w:lvlText w:val="•"/>
      <w:lvlJc w:val="left"/>
      <w:pPr>
        <w:ind w:left="300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4" w:tplc="1146EF30">
      <w:start w:val="1"/>
      <w:numFmt w:val="bullet"/>
      <w:lvlText w:val="o"/>
      <w:lvlJc w:val="left"/>
      <w:pPr>
        <w:ind w:left="372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5" w:tplc="A1027040">
      <w:start w:val="1"/>
      <w:numFmt w:val="bullet"/>
      <w:lvlText w:val="▪"/>
      <w:lvlJc w:val="left"/>
      <w:pPr>
        <w:ind w:left="444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6" w:tplc="D7D6C318">
      <w:start w:val="1"/>
      <w:numFmt w:val="bullet"/>
      <w:lvlText w:val="•"/>
      <w:lvlJc w:val="left"/>
      <w:pPr>
        <w:ind w:left="516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7" w:tplc="0CFECB06">
      <w:start w:val="1"/>
      <w:numFmt w:val="bullet"/>
      <w:lvlText w:val="o"/>
      <w:lvlJc w:val="left"/>
      <w:pPr>
        <w:ind w:left="588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lvl w:ilvl="8" w:tplc="37AAE8B0">
      <w:start w:val="1"/>
      <w:numFmt w:val="bullet"/>
      <w:lvlText w:val="▪"/>
      <w:lvlJc w:val="left"/>
      <w:pPr>
        <w:ind w:left="6600"/>
      </w:pPr>
      <w:rPr>
        <w:rFonts w:ascii="Calibri" w:eastAsia="Calibri" w:hAnsi="Calibri" w:cs="Calibri"/>
        <w:b w:val="0"/>
        <w:i w:val="0"/>
        <w:strike w:val="0"/>
        <w:dstrike w:val="0"/>
        <w:color w:val="000000"/>
        <w:sz w:val="26"/>
        <w:u w:val="none" w:color="000000"/>
        <w:bdr w:val="none" w:sz="0" w:space="0" w:color="auto"/>
        <w:shd w:val="clear" w:color="auto" w:fill="auto"/>
        <w:vertAlign w:val="baseline"/>
      </w:rPr>
    </w:lvl>
  </w:abstractNum>
  <w:abstractNum w:abstractNumId="19" w15:restartNumberingAfterBreak="0">
    <w:nsid w:val="20EF2493"/>
    <w:multiLevelType w:val="hybridMultilevel"/>
    <w:tmpl w:val="C7581B94"/>
    <w:lvl w:ilvl="0" w:tplc="E7FE9AA8">
      <w:start w:val="1"/>
      <w:numFmt w:val="bullet"/>
      <w:lvlText w:val="-"/>
      <w:lvlJc w:val="left"/>
      <w:pPr>
        <w:ind w:left="7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15820F0">
      <w:start w:val="1"/>
      <w:numFmt w:val="bullet"/>
      <w:lvlText w:val="o"/>
      <w:lvlJc w:val="left"/>
      <w:pPr>
        <w:ind w:left="144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2" w:tplc="149CF88A">
      <w:start w:val="1"/>
      <w:numFmt w:val="bullet"/>
      <w:lvlText w:val="▪"/>
      <w:lvlJc w:val="left"/>
      <w:pPr>
        <w:ind w:left="216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3" w:tplc="88C47302">
      <w:start w:val="1"/>
      <w:numFmt w:val="bullet"/>
      <w:lvlText w:val="•"/>
      <w:lvlJc w:val="left"/>
      <w:pPr>
        <w:ind w:left="2880"/>
      </w:pPr>
      <w:rPr>
        <w:rFonts w:ascii="Arial" w:eastAsia="Arial" w:hAnsi="Arial" w:cs="Arial"/>
        <w:b w:val="0"/>
        <w:i w:val="0"/>
        <w:strike w:val="0"/>
        <w:dstrike w:val="0"/>
        <w:color w:val="000000"/>
        <w:sz w:val="26"/>
        <w:u w:val="none" w:color="000000"/>
        <w:bdr w:val="none" w:sz="0" w:space="0" w:color="auto"/>
        <w:shd w:val="clear" w:color="auto" w:fill="auto"/>
        <w:vertAlign w:val="baseline"/>
      </w:rPr>
    </w:lvl>
    <w:lvl w:ilvl="4" w:tplc="976EC842">
      <w:start w:val="1"/>
      <w:numFmt w:val="bullet"/>
      <w:lvlText w:val="o"/>
      <w:lvlJc w:val="left"/>
      <w:pPr>
        <w:ind w:left="360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5" w:tplc="293C5FEA">
      <w:start w:val="1"/>
      <w:numFmt w:val="bullet"/>
      <w:lvlText w:val="▪"/>
      <w:lvlJc w:val="left"/>
      <w:pPr>
        <w:ind w:left="432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6" w:tplc="1E5ACC38">
      <w:start w:val="1"/>
      <w:numFmt w:val="bullet"/>
      <w:lvlText w:val="•"/>
      <w:lvlJc w:val="left"/>
      <w:pPr>
        <w:ind w:left="5040"/>
      </w:pPr>
      <w:rPr>
        <w:rFonts w:ascii="Arial" w:eastAsia="Arial" w:hAnsi="Arial" w:cs="Arial"/>
        <w:b w:val="0"/>
        <w:i w:val="0"/>
        <w:strike w:val="0"/>
        <w:dstrike w:val="0"/>
        <w:color w:val="000000"/>
        <w:sz w:val="26"/>
        <w:u w:val="none" w:color="000000"/>
        <w:bdr w:val="none" w:sz="0" w:space="0" w:color="auto"/>
        <w:shd w:val="clear" w:color="auto" w:fill="auto"/>
        <w:vertAlign w:val="baseline"/>
      </w:rPr>
    </w:lvl>
    <w:lvl w:ilvl="7" w:tplc="FD4AAA6E">
      <w:start w:val="1"/>
      <w:numFmt w:val="bullet"/>
      <w:lvlText w:val="o"/>
      <w:lvlJc w:val="left"/>
      <w:pPr>
        <w:ind w:left="576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lvl w:ilvl="8" w:tplc="D73CA8CE">
      <w:start w:val="1"/>
      <w:numFmt w:val="bullet"/>
      <w:lvlText w:val="▪"/>
      <w:lvlJc w:val="left"/>
      <w:pPr>
        <w:ind w:left="6480"/>
      </w:pPr>
      <w:rPr>
        <w:rFonts w:ascii="Segoe UI Symbol" w:eastAsia="Segoe UI Symbol" w:hAnsi="Segoe UI Symbol" w:cs="Segoe UI Symbol"/>
        <w:b w:val="0"/>
        <w:i w:val="0"/>
        <w:strike w:val="0"/>
        <w:dstrike w:val="0"/>
        <w:color w:val="000000"/>
        <w:sz w:val="26"/>
        <w:u w:val="none" w:color="000000"/>
        <w:bdr w:val="none" w:sz="0" w:space="0" w:color="auto"/>
        <w:shd w:val="clear" w:color="auto" w:fill="auto"/>
        <w:vertAlign w:val="baseline"/>
      </w:rPr>
    </w:lvl>
  </w:abstractNum>
  <w:abstractNum w:abstractNumId="20" w15:restartNumberingAfterBreak="0">
    <w:nsid w:val="2E262E7A"/>
    <w:multiLevelType w:val="hybridMultilevel"/>
    <w:tmpl w:val="77CE890C"/>
    <w:lvl w:ilvl="0" w:tplc="3CCCC020">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0682450">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14CD4F0">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A6ACA17E">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DF25CA0">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0305122">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E200A8D0">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A78415F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D79AB75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1" w15:restartNumberingAfterBreak="0">
    <w:nsid w:val="2ECD2E3E"/>
    <w:multiLevelType w:val="hybridMultilevel"/>
    <w:tmpl w:val="668EE700"/>
    <w:lvl w:ilvl="0" w:tplc="AE928674">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AFC0CF1C">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1FA68566">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ECA5082">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EC2E47B2">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9B260D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0F8F86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38AB0C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75885FDC">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2" w15:restartNumberingAfterBreak="0">
    <w:nsid w:val="32D014B4"/>
    <w:multiLevelType w:val="hybridMultilevel"/>
    <w:tmpl w:val="CFF46874"/>
    <w:lvl w:ilvl="0" w:tplc="83D403DC">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6CF4252C">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5DDE810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AAB678EA">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F54AA9E">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14A44F9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C8AFE7A">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2C807EA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9A786972">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3" w15:restartNumberingAfterBreak="0">
    <w:nsid w:val="34BA7C80"/>
    <w:multiLevelType w:val="hybridMultilevel"/>
    <w:tmpl w:val="0F50DD6C"/>
    <w:lvl w:ilvl="0" w:tplc="06D20ED4">
      <w:start w:val="1"/>
      <w:numFmt w:val="decimal"/>
      <w:lvlText w:val="%1"/>
      <w:lvlJc w:val="left"/>
      <w:pPr>
        <w:ind w:left="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3602348E">
      <w:start w:val="1"/>
      <w:numFmt w:val="lowerLetter"/>
      <w:lvlText w:val="%2"/>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B9765384">
      <w:start w:val="1"/>
      <w:numFmt w:val="lowerRoman"/>
      <w:lvlText w:val="%3"/>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55D668D2">
      <w:start w:val="1"/>
      <w:numFmt w:val="decimal"/>
      <w:lvlText w:val="%4"/>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AADAF08C">
      <w:start w:val="1"/>
      <w:numFmt w:val="lowerLetter"/>
      <w:lvlText w:val="%5"/>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BC5CB814">
      <w:start w:val="1"/>
      <w:numFmt w:val="lowerRoman"/>
      <w:lvlText w:val="%6"/>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50AADE14">
      <w:start w:val="1"/>
      <w:numFmt w:val="decimal"/>
      <w:lvlText w:val="%7"/>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8169A70">
      <w:start w:val="1"/>
      <w:numFmt w:val="lowerLetter"/>
      <w:lvlText w:val="%8"/>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67E8C8E8">
      <w:start w:val="1"/>
      <w:numFmt w:val="lowerRoman"/>
      <w:lvlText w:val="%9"/>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4" w15:restartNumberingAfterBreak="0">
    <w:nsid w:val="3CA36F93"/>
    <w:multiLevelType w:val="hybridMultilevel"/>
    <w:tmpl w:val="552E41EC"/>
    <w:lvl w:ilvl="0" w:tplc="5CB06556">
      <w:start w:val="1"/>
      <w:numFmt w:val="bullet"/>
      <w:lvlText w:val="-"/>
      <w:lvlJc w:val="left"/>
      <w:pPr>
        <w:ind w:left="744"/>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034CD1C8">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DE88C20">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2BE0BE9E">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5C7C81B6">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B3EB47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F53E0F1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294CA32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088CF2A">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5" w15:restartNumberingAfterBreak="0">
    <w:nsid w:val="4AEA3FA7"/>
    <w:multiLevelType w:val="multilevel"/>
    <w:tmpl w:val="3012A5E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D822CFF"/>
    <w:multiLevelType w:val="hybridMultilevel"/>
    <w:tmpl w:val="BBDEB730"/>
    <w:lvl w:ilvl="0" w:tplc="5BD8F588">
      <w:start w:val="1"/>
      <w:numFmt w:val="bullet"/>
      <w:lvlText w:val="-"/>
      <w:lvlJc w:val="left"/>
      <w:pPr>
        <w:ind w:left="5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E06F3E0">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72128B58">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4C942704">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5268DCC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3D678F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89A3186">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4A52AFAC">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F1585ECE">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7" w15:restartNumberingAfterBreak="0">
    <w:nsid w:val="4DE51731"/>
    <w:multiLevelType w:val="hybridMultilevel"/>
    <w:tmpl w:val="CA1C4838"/>
    <w:lvl w:ilvl="0" w:tplc="04FEDE74">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8CBA4436">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27D801E8">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620018CE">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17B60644">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CDA23F12">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198E9FE4">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8AB0FAB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ABEE54C4">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28" w15:restartNumberingAfterBreak="0">
    <w:nsid w:val="504A61F6"/>
    <w:multiLevelType w:val="multilevel"/>
    <w:tmpl w:val="C89224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256767A"/>
    <w:multiLevelType w:val="hybridMultilevel"/>
    <w:tmpl w:val="EA2AE0D8"/>
    <w:lvl w:ilvl="0" w:tplc="5714279A">
      <w:start w:val="1"/>
      <w:numFmt w:val="bullet"/>
      <w:lvlText w:val="-"/>
      <w:lvlJc w:val="left"/>
      <w:pPr>
        <w:ind w:left="58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C792C54E">
      <w:start w:val="1"/>
      <w:numFmt w:val="bullet"/>
      <w:lvlText w:val="o"/>
      <w:lvlJc w:val="left"/>
      <w:pPr>
        <w:ind w:left="15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C96EB84">
      <w:start w:val="1"/>
      <w:numFmt w:val="bullet"/>
      <w:lvlText w:val="▪"/>
      <w:lvlJc w:val="left"/>
      <w:pPr>
        <w:ind w:left="22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362B010">
      <w:start w:val="1"/>
      <w:numFmt w:val="bullet"/>
      <w:lvlText w:val="•"/>
      <w:lvlJc w:val="left"/>
      <w:pPr>
        <w:ind w:left="29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D6AABF4A">
      <w:start w:val="1"/>
      <w:numFmt w:val="bullet"/>
      <w:lvlText w:val="o"/>
      <w:lvlJc w:val="left"/>
      <w:pPr>
        <w:ind w:left="369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1FD2250E">
      <w:start w:val="1"/>
      <w:numFmt w:val="bullet"/>
      <w:lvlText w:val="▪"/>
      <w:lvlJc w:val="left"/>
      <w:pPr>
        <w:ind w:left="441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D952AE4A">
      <w:start w:val="1"/>
      <w:numFmt w:val="bullet"/>
      <w:lvlText w:val="•"/>
      <w:lvlJc w:val="left"/>
      <w:pPr>
        <w:ind w:left="513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E89C5C60">
      <w:start w:val="1"/>
      <w:numFmt w:val="bullet"/>
      <w:lvlText w:val="o"/>
      <w:lvlJc w:val="left"/>
      <w:pPr>
        <w:ind w:left="585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54C8E20C">
      <w:start w:val="1"/>
      <w:numFmt w:val="bullet"/>
      <w:lvlText w:val="▪"/>
      <w:lvlJc w:val="left"/>
      <w:pPr>
        <w:ind w:left="6576"/>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30" w15:restartNumberingAfterBreak="0">
    <w:nsid w:val="55CC4C7E"/>
    <w:multiLevelType w:val="multilevel"/>
    <w:tmpl w:val="A80EA348"/>
    <w:lvl w:ilvl="0">
      <w:start w:val="1"/>
      <w:numFmt w:val="decimal"/>
      <w:lvlText w:val="%1."/>
      <w:lvlJc w:val="left"/>
      <w:pPr>
        <w:ind w:left="630" w:hanging="63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28" w:hanging="1440"/>
      </w:pPr>
      <w:rPr>
        <w:rFonts w:hint="default"/>
      </w:rPr>
    </w:lvl>
    <w:lvl w:ilvl="5">
      <w:start w:val="1"/>
      <w:numFmt w:val="decimal"/>
      <w:lvlText w:val="%1.%2.%3.%4.%5.%6."/>
      <w:lvlJc w:val="left"/>
      <w:pPr>
        <w:ind w:left="1425" w:hanging="1440"/>
      </w:pPr>
      <w:rPr>
        <w:rFonts w:hint="default"/>
      </w:rPr>
    </w:lvl>
    <w:lvl w:ilvl="6">
      <w:start w:val="1"/>
      <w:numFmt w:val="decimal"/>
      <w:lvlText w:val="%1.%2.%3.%4.%5.%6.%7."/>
      <w:lvlJc w:val="left"/>
      <w:pPr>
        <w:ind w:left="1782" w:hanging="1800"/>
      </w:pPr>
      <w:rPr>
        <w:rFonts w:hint="default"/>
      </w:rPr>
    </w:lvl>
    <w:lvl w:ilvl="7">
      <w:start w:val="1"/>
      <w:numFmt w:val="decimal"/>
      <w:lvlText w:val="%1.%2.%3.%4.%5.%6.%7.%8."/>
      <w:lvlJc w:val="left"/>
      <w:pPr>
        <w:ind w:left="1779" w:hanging="1800"/>
      </w:pPr>
      <w:rPr>
        <w:rFonts w:hint="default"/>
      </w:rPr>
    </w:lvl>
    <w:lvl w:ilvl="8">
      <w:start w:val="1"/>
      <w:numFmt w:val="decimal"/>
      <w:lvlText w:val="%1.%2.%3.%4.%5.%6.%7.%8.%9."/>
      <w:lvlJc w:val="left"/>
      <w:pPr>
        <w:ind w:left="2136" w:hanging="2160"/>
      </w:pPr>
      <w:rPr>
        <w:rFonts w:hint="default"/>
      </w:rPr>
    </w:lvl>
  </w:abstractNum>
  <w:abstractNum w:abstractNumId="31" w15:restartNumberingAfterBreak="0">
    <w:nsid w:val="5B4D5A7E"/>
    <w:multiLevelType w:val="hybridMultilevel"/>
    <w:tmpl w:val="95AEC0A6"/>
    <w:lvl w:ilvl="0" w:tplc="78AA9816">
      <w:start w:val="1"/>
      <w:numFmt w:val="bullet"/>
      <w:lvlText w:val="-"/>
      <w:lvlJc w:val="left"/>
      <w:pPr>
        <w:ind w:left="14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A93AB04E">
      <w:start w:val="1"/>
      <w:numFmt w:val="bullet"/>
      <w:lvlText w:val="o"/>
      <w:lvlJc w:val="left"/>
      <w:pPr>
        <w:ind w:left="21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2" w:tplc="53ECF126">
      <w:start w:val="1"/>
      <w:numFmt w:val="bullet"/>
      <w:lvlText w:val="▪"/>
      <w:lvlJc w:val="left"/>
      <w:pPr>
        <w:ind w:left="28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3" w:tplc="C7B297B4">
      <w:start w:val="1"/>
      <w:numFmt w:val="bullet"/>
      <w:lvlText w:val="•"/>
      <w:lvlJc w:val="left"/>
      <w:pPr>
        <w:ind w:left="36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4" w:tplc="6908B390">
      <w:start w:val="1"/>
      <w:numFmt w:val="bullet"/>
      <w:lvlText w:val="o"/>
      <w:lvlJc w:val="left"/>
      <w:pPr>
        <w:ind w:left="432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5" w:tplc="4DF8B55C">
      <w:start w:val="1"/>
      <w:numFmt w:val="bullet"/>
      <w:lvlText w:val="▪"/>
      <w:lvlJc w:val="left"/>
      <w:pPr>
        <w:ind w:left="50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6" w:tplc="035C4026">
      <w:start w:val="1"/>
      <w:numFmt w:val="bullet"/>
      <w:lvlText w:val="•"/>
      <w:lvlJc w:val="left"/>
      <w:pPr>
        <w:ind w:left="57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7" w:tplc="477A7394">
      <w:start w:val="1"/>
      <w:numFmt w:val="bullet"/>
      <w:lvlText w:val="o"/>
      <w:lvlJc w:val="left"/>
      <w:pPr>
        <w:ind w:left="64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8" w:tplc="94E80206">
      <w:start w:val="1"/>
      <w:numFmt w:val="bullet"/>
      <w:lvlText w:val="▪"/>
      <w:lvlJc w:val="left"/>
      <w:pPr>
        <w:ind w:left="72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abstractNum>
  <w:abstractNum w:abstractNumId="32" w15:restartNumberingAfterBreak="0">
    <w:nsid w:val="653D3457"/>
    <w:multiLevelType w:val="hybridMultilevel"/>
    <w:tmpl w:val="44C222A6"/>
    <w:lvl w:ilvl="0" w:tplc="8982CE6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5D2E20E">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F2C86FEA">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E0E8E5C0">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7A3003D2">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D8284EE">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458437A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584154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D5E18B8">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3" w15:restartNumberingAfterBreak="0">
    <w:nsid w:val="67AD1626"/>
    <w:multiLevelType w:val="hybridMultilevel"/>
    <w:tmpl w:val="AD66A0E6"/>
    <w:lvl w:ilvl="0" w:tplc="FE42E866">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4DBECA20">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D5A9B6C">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298D0BC">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53810E8">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0ED0C180">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B284FCC">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CB44A218">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F8D21924">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4" w15:restartNumberingAfterBreak="0">
    <w:nsid w:val="67EC1257"/>
    <w:multiLevelType w:val="multilevel"/>
    <w:tmpl w:val="AF5CC7D2"/>
    <w:lvl w:ilvl="0">
      <w:start w:val="1"/>
      <w:numFmt w:val="decimal"/>
      <w:lvlText w:val="%1."/>
      <w:lvlJc w:val="left"/>
      <w:pPr>
        <w:ind w:left="540" w:hanging="540"/>
      </w:pPr>
      <w:rPr>
        <w:rFonts w:hint="default"/>
      </w:rPr>
    </w:lvl>
    <w:lvl w:ilvl="1">
      <w:start w:val="1"/>
      <w:numFmt w:val="decimal"/>
      <w:lvlText w:val="%1.%2."/>
      <w:lvlJc w:val="left"/>
      <w:pPr>
        <w:ind w:left="1713" w:hanging="72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1071" w:hanging="1080"/>
      </w:pPr>
      <w:rPr>
        <w:rFonts w:hint="default"/>
      </w:rPr>
    </w:lvl>
    <w:lvl w:ilvl="4">
      <w:start w:val="1"/>
      <w:numFmt w:val="decimal"/>
      <w:lvlText w:val="%1.%2.%3.%4.%5."/>
      <w:lvlJc w:val="left"/>
      <w:pPr>
        <w:ind w:left="1068" w:hanging="1080"/>
      </w:pPr>
      <w:rPr>
        <w:rFonts w:hint="default"/>
      </w:rPr>
    </w:lvl>
    <w:lvl w:ilvl="5">
      <w:start w:val="1"/>
      <w:numFmt w:val="decimal"/>
      <w:lvlText w:val="%1.%2.%3.%4.%5.%6."/>
      <w:lvlJc w:val="left"/>
      <w:pPr>
        <w:ind w:left="1425" w:hanging="1440"/>
      </w:pPr>
      <w:rPr>
        <w:rFonts w:hint="default"/>
      </w:rPr>
    </w:lvl>
    <w:lvl w:ilvl="6">
      <w:start w:val="1"/>
      <w:numFmt w:val="decimal"/>
      <w:lvlText w:val="%1.%2.%3.%4.%5.%6.%7."/>
      <w:lvlJc w:val="left"/>
      <w:pPr>
        <w:ind w:left="1422" w:hanging="1440"/>
      </w:pPr>
      <w:rPr>
        <w:rFonts w:hint="default"/>
      </w:rPr>
    </w:lvl>
    <w:lvl w:ilvl="7">
      <w:start w:val="1"/>
      <w:numFmt w:val="decimal"/>
      <w:lvlText w:val="%1.%2.%3.%4.%5.%6.%7.%8."/>
      <w:lvlJc w:val="left"/>
      <w:pPr>
        <w:ind w:left="1779" w:hanging="1800"/>
      </w:pPr>
      <w:rPr>
        <w:rFonts w:hint="default"/>
      </w:rPr>
    </w:lvl>
    <w:lvl w:ilvl="8">
      <w:start w:val="1"/>
      <w:numFmt w:val="decimal"/>
      <w:lvlText w:val="%1.%2.%3.%4.%5.%6.%7.%8.%9."/>
      <w:lvlJc w:val="left"/>
      <w:pPr>
        <w:ind w:left="1776" w:hanging="1800"/>
      </w:pPr>
      <w:rPr>
        <w:rFonts w:hint="default"/>
      </w:rPr>
    </w:lvl>
  </w:abstractNum>
  <w:abstractNum w:abstractNumId="35" w15:restartNumberingAfterBreak="0">
    <w:nsid w:val="6E237638"/>
    <w:multiLevelType w:val="hybridMultilevel"/>
    <w:tmpl w:val="22B02F8E"/>
    <w:lvl w:ilvl="0" w:tplc="D7764738">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B9523364">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04B874CA">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AC01C1E">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235837E4">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8A844DEC">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D750D3F2">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69206D72">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7C4C296">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6" w15:restartNumberingAfterBreak="0">
    <w:nsid w:val="6F1266E2"/>
    <w:multiLevelType w:val="hybridMultilevel"/>
    <w:tmpl w:val="6A8A9FF6"/>
    <w:lvl w:ilvl="0" w:tplc="33908C0A">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4E0FB42">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DC0EBFDC">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276D558">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0F00DE36">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3E70C734">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C4C8BF88">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7070D656">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33500B26">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7" w15:restartNumberingAfterBreak="0">
    <w:nsid w:val="6F6C5038"/>
    <w:multiLevelType w:val="hybridMultilevel"/>
    <w:tmpl w:val="91FAC4E0"/>
    <w:lvl w:ilvl="0" w:tplc="78AA9816">
      <w:start w:val="1"/>
      <w:numFmt w:val="bullet"/>
      <w:lvlText w:val="-"/>
      <w:lvlJc w:val="left"/>
      <w:pPr>
        <w:ind w:left="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1" w:tplc="F07E95FC">
      <w:start w:val="1"/>
      <w:numFmt w:val="bullet"/>
      <w:lvlText w:val="o"/>
      <w:lvlJc w:val="left"/>
      <w:pPr>
        <w:ind w:left="10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2" w:tplc="5436F3A6">
      <w:start w:val="1"/>
      <w:numFmt w:val="bullet"/>
      <w:lvlText w:val="▪"/>
      <w:lvlJc w:val="left"/>
      <w:pPr>
        <w:ind w:left="18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3" w:tplc="BAB0A5FA">
      <w:start w:val="1"/>
      <w:numFmt w:val="bullet"/>
      <w:lvlText w:val="•"/>
      <w:lvlJc w:val="left"/>
      <w:pPr>
        <w:ind w:left="25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4" w:tplc="1C3204EA">
      <w:start w:val="1"/>
      <w:numFmt w:val="bullet"/>
      <w:lvlText w:val="o"/>
      <w:lvlJc w:val="left"/>
      <w:pPr>
        <w:ind w:left="324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5" w:tplc="003C7A00">
      <w:start w:val="1"/>
      <w:numFmt w:val="bullet"/>
      <w:lvlText w:val="▪"/>
      <w:lvlJc w:val="left"/>
      <w:pPr>
        <w:ind w:left="396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6" w:tplc="B29E0B56">
      <w:start w:val="1"/>
      <w:numFmt w:val="bullet"/>
      <w:lvlText w:val="•"/>
      <w:lvlJc w:val="left"/>
      <w:pPr>
        <w:ind w:left="468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7" w:tplc="27DA51E8">
      <w:start w:val="1"/>
      <w:numFmt w:val="bullet"/>
      <w:lvlText w:val="o"/>
      <w:lvlJc w:val="left"/>
      <w:pPr>
        <w:ind w:left="540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lvl w:ilvl="8" w:tplc="A6605FFE">
      <w:start w:val="1"/>
      <w:numFmt w:val="bullet"/>
      <w:lvlText w:val="▪"/>
      <w:lvlJc w:val="left"/>
      <w:pPr>
        <w:ind w:left="6120"/>
      </w:pPr>
      <w:rPr>
        <w:rFonts w:ascii="Times New Roman" w:eastAsia="Times New Roman" w:hAnsi="Times New Roman" w:cs="Times New Roman"/>
        <w:b w:val="0"/>
        <w:i w:val="0"/>
        <w:strike w:val="0"/>
        <w:dstrike w:val="0"/>
        <w:color w:val="000000"/>
        <w:sz w:val="22"/>
        <w:u w:val="none" w:color="000000"/>
        <w:bdr w:val="none" w:sz="0" w:space="0" w:color="auto"/>
        <w:shd w:val="clear" w:color="auto" w:fill="auto"/>
        <w:vertAlign w:val="baseline"/>
      </w:rPr>
    </w:lvl>
  </w:abstractNum>
  <w:abstractNum w:abstractNumId="38" w15:restartNumberingAfterBreak="0">
    <w:nsid w:val="71B33613"/>
    <w:multiLevelType w:val="hybridMultilevel"/>
    <w:tmpl w:val="0316A240"/>
    <w:lvl w:ilvl="0" w:tplc="6666AD40">
      <w:start w:val="1"/>
      <w:numFmt w:val="decimal"/>
      <w:lvlText w:val="%1."/>
      <w:lvlJc w:val="left"/>
      <w:pPr>
        <w:ind w:left="56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E7FE9AA8">
      <w:start w:val="1"/>
      <w:numFmt w:val="bullet"/>
      <w:lvlText w:val="-"/>
      <w:lvlJc w:val="left"/>
      <w:pPr>
        <w:ind w:left="8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AFCA7C9C">
      <w:start w:val="1"/>
      <w:numFmt w:val="bullet"/>
      <w:lvlText w:val="▪"/>
      <w:lvlJc w:val="left"/>
      <w:pPr>
        <w:ind w:left="193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DBEE98C">
      <w:start w:val="1"/>
      <w:numFmt w:val="bullet"/>
      <w:lvlText w:val="•"/>
      <w:lvlJc w:val="left"/>
      <w:pPr>
        <w:ind w:left="26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4C3CF68E">
      <w:start w:val="1"/>
      <w:numFmt w:val="bullet"/>
      <w:lvlText w:val="o"/>
      <w:lvlJc w:val="left"/>
      <w:pPr>
        <w:ind w:left="337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6D7A4618">
      <w:start w:val="1"/>
      <w:numFmt w:val="bullet"/>
      <w:lvlText w:val="▪"/>
      <w:lvlJc w:val="left"/>
      <w:pPr>
        <w:ind w:left="409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8116AA5C">
      <w:start w:val="1"/>
      <w:numFmt w:val="bullet"/>
      <w:lvlText w:val="•"/>
      <w:lvlJc w:val="left"/>
      <w:pPr>
        <w:ind w:left="481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FEB4FB8E">
      <w:start w:val="1"/>
      <w:numFmt w:val="bullet"/>
      <w:lvlText w:val="o"/>
      <w:lvlJc w:val="left"/>
      <w:pPr>
        <w:ind w:left="553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2F4E4D74">
      <w:start w:val="1"/>
      <w:numFmt w:val="bullet"/>
      <w:lvlText w:val="▪"/>
      <w:lvlJc w:val="left"/>
      <w:pPr>
        <w:ind w:left="6252"/>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39"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40" w15:restartNumberingAfterBreak="0">
    <w:nsid w:val="72F57B56"/>
    <w:multiLevelType w:val="hybridMultilevel"/>
    <w:tmpl w:val="AC360EFA"/>
    <w:lvl w:ilvl="0" w:tplc="F168E83A">
      <w:start w:val="1"/>
      <w:numFmt w:val="bullet"/>
      <w:lvlText w:val=""/>
      <w:lvlJc w:val="left"/>
      <w:pPr>
        <w:ind w:left="14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1" w:tplc="A93AB04E">
      <w:start w:val="1"/>
      <w:numFmt w:val="bullet"/>
      <w:lvlText w:val="o"/>
      <w:lvlJc w:val="left"/>
      <w:pPr>
        <w:ind w:left="21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2" w:tplc="53ECF126">
      <w:start w:val="1"/>
      <w:numFmt w:val="bullet"/>
      <w:lvlText w:val="▪"/>
      <w:lvlJc w:val="left"/>
      <w:pPr>
        <w:ind w:left="28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3" w:tplc="C7B297B4">
      <w:start w:val="1"/>
      <w:numFmt w:val="bullet"/>
      <w:lvlText w:val="•"/>
      <w:lvlJc w:val="left"/>
      <w:pPr>
        <w:ind w:left="36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4" w:tplc="6908B390">
      <w:start w:val="1"/>
      <w:numFmt w:val="bullet"/>
      <w:lvlText w:val="o"/>
      <w:lvlJc w:val="left"/>
      <w:pPr>
        <w:ind w:left="432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5" w:tplc="4DF8B55C">
      <w:start w:val="1"/>
      <w:numFmt w:val="bullet"/>
      <w:lvlText w:val="▪"/>
      <w:lvlJc w:val="left"/>
      <w:pPr>
        <w:ind w:left="504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6" w:tplc="035C4026">
      <w:start w:val="1"/>
      <w:numFmt w:val="bullet"/>
      <w:lvlText w:val="•"/>
      <w:lvlJc w:val="left"/>
      <w:pPr>
        <w:ind w:left="576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7" w:tplc="477A7394">
      <w:start w:val="1"/>
      <w:numFmt w:val="bullet"/>
      <w:lvlText w:val="o"/>
      <w:lvlJc w:val="left"/>
      <w:pPr>
        <w:ind w:left="648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lvl w:ilvl="8" w:tplc="94E80206">
      <w:start w:val="1"/>
      <w:numFmt w:val="bullet"/>
      <w:lvlText w:val="▪"/>
      <w:lvlJc w:val="left"/>
      <w:pPr>
        <w:ind w:left="7200"/>
      </w:pPr>
      <w:rPr>
        <w:rFonts w:ascii="Wingdings" w:eastAsia="Wingdings" w:hAnsi="Wingdings" w:cs="Wingdings"/>
        <w:b w:val="0"/>
        <w:i w:val="0"/>
        <w:strike w:val="0"/>
        <w:dstrike w:val="0"/>
        <w:color w:val="000000"/>
        <w:sz w:val="26"/>
        <w:u w:val="none" w:color="000000"/>
        <w:bdr w:val="none" w:sz="0" w:space="0" w:color="auto"/>
        <w:shd w:val="clear" w:color="auto" w:fill="auto"/>
        <w:vertAlign w:val="baseline"/>
      </w:rPr>
    </w:lvl>
  </w:abstractNum>
  <w:abstractNum w:abstractNumId="41" w15:restartNumberingAfterBreak="0">
    <w:nsid w:val="77217BC7"/>
    <w:multiLevelType w:val="hybridMultilevel"/>
    <w:tmpl w:val="ADC6F822"/>
    <w:lvl w:ilvl="0" w:tplc="C6182C34">
      <w:start w:val="1"/>
      <w:numFmt w:val="bullet"/>
      <w:lvlText w:val="-"/>
      <w:lvlJc w:val="left"/>
      <w:pPr>
        <w:ind w:left="73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513CD6CA">
      <w:start w:val="1"/>
      <w:numFmt w:val="bullet"/>
      <w:lvlText w:val="o"/>
      <w:lvlJc w:val="left"/>
      <w:pPr>
        <w:ind w:left="16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8F400E6E">
      <w:start w:val="1"/>
      <w:numFmt w:val="bullet"/>
      <w:lvlText w:val="▪"/>
      <w:lvlJc w:val="left"/>
      <w:pPr>
        <w:ind w:left="23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01F8F3E2">
      <w:start w:val="1"/>
      <w:numFmt w:val="bullet"/>
      <w:lvlText w:val="•"/>
      <w:lvlJc w:val="left"/>
      <w:pPr>
        <w:ind w:left="30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EF4824EC">
      <w:start w:val="1"/>
      <w:numFmt w:val="bullet"/>
      <w:lvlText w:val="o"/>
      <w:lvlJc w:val="left"/>
      <w:pPr>
        <w:ind w:left="381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DC0A3066">
      <w:start w:val="1"/>
      <w:numFmt w:val="bullet"/>
      <w:lvlText w:val="▪"/>
      <w:lvlJc w:val="left"/>
      <w:pPr>
        <w:ind w:left="453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3FECB1F0">
      <w:start w:val="1"/>
      <w:numFmt w:val="bullet"/>
      <w:lvlText w:val="•"/>
      <w:lvlJc w:val="left"/>
      <w:pPr>
        <w:ind w:left="525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E90AAE7E">
      <w:start w:val="1"/>
      <w:numFmt w:val="bullet"/>
      <w:lvlText w:val="o"/>
      <w:lvlJc w:val="left"/>
      <w:pPr>
        <w:ind w:left="597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AF3ABF5E">
      <w:start w:val="1"/>
      <w:numFmt w:val="bullet"/>
      <w:lvlText w:val="▪"/>
      <w:lvlJc w:val="left"/>
      <w:pPr>
        <w:ind w:left="6698"/>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abstractNum w:abstractNumId="42" w15:restartNumberingAfterBreak="0">
    <w:nsid w:val="78702007"/>
    <w:multiLevelType w:val="hybridMultilevel"/>
    <w:tmpl w:val="E8000D76"/>
    <w:lvl w:ilvl="0" w:tplc="C6183558">
      <w:start w:val="1"/>
      <w:numFmt w:val="bullet"/>
      <w:lvlText w:val="-"/>
      <w:lvlJc w:val="left"/>
      <w:pPr>
        <w:ind w:left="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1" w:tplc="0256E6E6">
      <w:start w:val="1"/>
      <w:numFmt w:val="bullet"/>
      <w:lvlText w:val="o"/>
      <w:lvlJc w:val="left"/>
      <w:pPr>
        <w:ind w:left="10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2" w:tplc="C93CB674">
      <w:start w:val="1"/>
      <w:numFmt w:val="bullet"/>
      <w:lvlText w:val="▪"/>
      <w:lvlJc w:val="left"/>
      <w:pPr>
        <w:ind w:left="18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3" w:tplc="F7309052">
      <w:start w:val="1"/>
      <w:numFmt w:val="bullet"/>
      <w:lvlText w:val="•"/>
      <w:lvlJc w:val="left"/>
      <w:pPr>
        <w:ind w:left="25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4" w:tplc="35161B5A">
      <w:start w:val="1"/>
      <w:numFmt w:val="bullet"/>
      <w:lvlText w:val="o"/>
      <w:lvlJc w:val="left"/>
      <w:pPr>
        <w:ind w:left="324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5" w:tplc="BFF0F1C6">
      <w:start w:val="1"/>
      <w:numFmt w:val="bullet"/>
      <w:lvlText w:val="▪"/>
      <w:lvlJc w:val="left"/>
      <w:pPr>
        <w:ind w:left="396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6" w:tplc="EA02E4DC">
      <w:start w:val="1"/>
      <w:numFmt w:val="bullet"/>
      <w:lvlText w:val="•"/>
      <w:lvlJc w:val="left"/>
      <w:pPr>
        <w:ind w:left="468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7" w:tplc="53624DCA">
      <w:start w:val="1"/>
      <w:numFmt w:val="bullet"/>
      <w:lvlText w:val="o"/>
      <w:lvlJc w:val="left"/>
      <w:pPr>
        <w:ind w:left="540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lvl w:ilvl="8" w:tplc="CB74C1D4">
      <w:start w:val="1"/>
      <w:numFmt w:val="bullet"/>
      <w:lvlText w:val="▪"/>
      <w:lvlJc w:val="left"/>
      <w:pPr>
        <w:ind w:left="6120"/>
      </w:pPr>
      <w:rPr>
        <w:rFonts w:ascii="Times New Roman" w:eastAsia="Times New Roman" w:hAnsi="Times New Roman" w:cs="Times New Roman"/>
        <w:b w:val="0"/>
        <w:i w:val="0"/>
        <w:strike w:val="0"/>
        <w:dstrike w:val="0"/>
        <w:color w:val="000000"/>
        <w:sz w:val="26"/>
        <w:u w:val="none" w:color="000000"/>
        <w:bdr w:val="none" w:sz="0" w:space="0" w:color="auto"/>
        <w:shd w:val="clear" w:color="auto" w:fill="auto"/>
        <w:vertAlign w:val="baseline"/>
      </w:rPr>
    </w:lvl>
  </w:abstractNum>
  <w:num w:numId="1" w16cid:durableId="695271619">
    <w:abstractNumId w:val="19"/>
  </w:num>
  <w:num w:numId="2" w16cid:durableId="722028165">
    <w:abstractNumId w:val="42"/>
  </w:num>
  <w:num w:numId="3" w16cid:durableId="1947809180">
    <w:abstractNumId w:val="23"/>
  </w:num>
  <w:num w:numId="4" w16cid:durableId="2071033529">
    <w:abstractNumId w:val="0"/>
  </w:num>
  <w:num w:numId="5" w16cid:durableId="1153832728">
    <w:abstractNumId w:val="11"/>
  </w:num>
  <w:num w:numId="6" w16cid:durableId="1758361949">
    <w:abstractNumId w:val="3"/>
  </w:num>
  <w:num w:numId="7" w16cid:durableId="1281914441">
    <w:abstractNumId w:val="32"/>
  </w:num>
  <w:num w:numId="8" w16cid:durableId="1704401403">
    <w:abstractNumId w:val="33"/>
  </w:num>
  <w:num w:numId="9" w16cid:durableId="1053431169">
    <w:abstractNumId w:val="41"/>
  </w:num>
  <w:num w:numId="10" w16cid:durableId="851796777">
    <w:abstractNumId w:val="10"/>
  </w:num>
  <w:num w:numId="11" w16cid:durableId="516768945">
    <w:abstractNumId w:val="15"/>
  </w:num>
  <w:num w:numId="12" w16cid:durableId="1872456374">
    <w:abstractNumId w:val="22"/>
  </w:num>
  <w:num w:numId="13" w16cid:durableId="1400982764">
    <w:abstractNumId w:val="35"/>
  </w:num>
  <w:num w:numId="14" w16cid:durableId="1855269541">
    <w:abstractNumId w:val="24"/>
  </w:num>
  <w:num w:numId="15" w16cid:durableId="1684044670">
    <w:abstractNumId w:val="8"/>
  </w:num>
  <w:num w:numId="16" w16cid:durableId="1872496306">
    <w:abstractNumId w:val="2"/>
  </w:num>
  <w:num w:numId="17" w16cid:durableId="1710950514">
    <w:abstractNumId w:val="6"/>
  </w:num>
  <w:num w:numId="18" w16cid:durableId="2062901093">
    <w:abstractNumId w:val="21"/>
  </w:num>
  <w:num w:numId="19" w16cid:durableId="1192182605">
    <w:abstractNumId w:val="36"/>
  </w:num>
  <w:num w:numId="20" w16cid:durableId="143200761">
    <w:abstractNumId w:val="5"/>
  </w:num>
  <w:num w:numId="21" w16cid:durableId="923144299">
    <w:abstractNumId w:val="26"/>
  </w:num>
  <w:num w:numId="22" w16cid:durableId="604658721">
    <w:abstractNumId w:val="20"/>
  </w:num>
  <w:num w:numId="23" w16cid:durableId="270430785">
    <w:abstractNumId w:val="9"/>
  </w:num>
  <w:num w:numId="24" w16cid:durableId="2070953203">
    <w:abstractNumId w:val="27"/>
  </w:num>
  <w:num w:numId="25" w16cid:durableId="1346399695">
    <w:abstractNumId w:val="34"/>
  </w:num>
  <w:num w:numId="26" w16cid:durableId="2089646682">
    <w:abstractNumId w:val="39"/>
  </w:num>
  <w:num w:numId="27" w16cid:durableId="1270359551">
    <w:abstractNumId w:val="37"/>
  </w:num>
  <w:num w:numId="28" w16cid:durableId="30540029">
    <w:abstractNumId w:val="12"/>
  </w:num>
  <w:num w:numId="29" w16cid:durableId="487402768">
    <w:abstractNumId w:val="4"/>
  </w:num>
  <w:num w:numId="30" w16cid:durableId="239171463">
    <w:abstractNumId w:val="25"/>
  </w:num>
  <w:num w:numId="31" w16cid:durableId="2063627171">
    <w:abstractNumId w:val="1"/>
  </w:num>
  <w:num w:numId="32" w16cid:durableId="119687252">
    <w:abstractNumId w:val="28"/>
  </w:num>
  <w:num w:numId="33" w16cid:durableId="896354400">
    <w:abstractNumId w:val="30"/>
  </w:num>
  <w:num w:numId="34" w16cid:durableId="1193348696">
    <w:abstractNumId w:val="7"/>
  </w:num>
  <w:num w:numId="35" w16cid:durableId="1702123593">
    <w:abstractNumId w:val="13"/>
  </w:num>
  <w:num w:numId="36" w16cid:durableId="567107344">
    <w:abstractNumId w:val="18"/>
  </w:num>
  <w:num w:numId="37" w16cid:durableId="12926725">
    <w:abstractNumId w:val="40"/>
  </w:num>
  <w:num w:numId="38" w16cid:durableId="819689020">
    <w:abstractNumId w:val="31"/>
  </w:num>
  <w:num w:numId="39" w16cid:durableId="257178098">
    <w:abstractNumId w:val="38"/>
  </w:num>
  <w:num w:numId="40" w16cid:durableId="329842936">
    <w:abstractNumId w:val="14"/>
  </w:num>
  <w:num w:numId="41" w16cid:durableId="2048410262">
    <w:abstractNumId w:val="29"/>
  </w:num>
  <w:num w:numId="42" w16cid:durableId="986662023">
    <w:abstractNumId w:val="12"/>
  </w:num>
  <w:num w:numId="43" w16cid:durableId="1409107639">
    <w:abstractNumId w:val="16"/>
  </w:num>
  <w:num w:numId="44" w16cid:durableId="1114203981">
    <w:abstractNumId w:val="1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285B"/>
    <w:rsid w:val="0000524E"/>
    <w:rsid w:val="00005377"/>
    <w:rsid w:val="00007273"/>
    <w:rsid w:val="00010B0F"/>
    <w:rsid w:val="00011851"/>
    <w:rsid w:val="0001316F"/>
    <w:rsid w:val="0001524E"/>
    <w:rsid w:val="00015517"/>
    <w:rsid w:val="000158C2"/>
    <w:rsid w:val="00017624"/>
    <w:rsid w:val="00020880"/>
    <w:rsid w:val="000220AC"/>
    <w:rsid w:val="00022651"/>
    <w:rsid w:val="00023F9D"/>
    <w:rsid w:val="00024078"/>
    <w:rsid w:val="000252EC"/>
    <w:rsid w:val="000255B1"/>
    <w:rsid w:val="000259F8"/>
    <w:rsid w:val="00025BE7"/>
    <w:rsid w:val="00032FB9"/>
    <w:rsid w:val="0003413A"/>
    <w:rsid w:val="000344BD"/>
    <w:rsid w:val="00034520"/>
    <w:rsid w:val="0003454B"/>
    <w:rsid w:val="0003532B"/>
    <w:rsid w:val="0003585D"/>
    <w:rsid w:val="00035927"/>
    <w:rsid w:val="00036C1A"/>
    <w:rsid w:val="00036E85"/>
    <w:rsid w:val="00037143"/>
    <w:rsid w:val="00037355"/>
    <w:rsid w:val="00040211"/>
    <w:rsid w:val="00042209"/>
    <w:rsid w:val="00042AD2"/>
    <w:rsid w:val="000433B4"/>
    <w:rsid w:val="000433F9"/>
    <w:rsid w:val="00045156"/>
    <w:rsid w:val="00045313"/>
    <w:rsid w:val="000459C4"/>
    <w:rsid w:val="00045AB8"/>
    <w:rsid w:val="000477E9"/>
    <w:rsid w:val="00051E1B"/>
    <w:rsid w:val="00051FC3"/>
    <w:rsid w:val="0005227D"/>
    <w:rsid w:val="00054A28"/>
    <w:rsid w:val="00054F55"/>
    <w:rsid w:val="0005528D"/>
    <w:rsid w:val="00056C99"/>
    <w:rsid w:val="00060862"/>
    <w:rsid w:val="00060FBF"/>
    <w:rsid w:val="0006154B"/>
    <w:rsid w:val="00062590"/>
    <w:rsid w:val="00062748"/>
    <w:rsid w:val="00064D2B"/>
    <w:rsid w:val="000651C3"/>
    <w:rsid w:val="00070613"/>
    <w:rsid w:val="00070DC7"/>
    <w:rsid w:val="0007119E"/>
    <w:rsid w:val="00074A27"/>
    <w:rsid w:val="00075C26"/>
    <w:rsid w:val="0007638E"/>
    <w:rsid w:val="00081362"/>
    <w:rsid w:val="000820FE"/>
    <w:rsid w:val="000825F3"/>
    <w:rsid w:val="0008268B"/>
    <w:rsid w:val="000829B7"/>
    <w:rsid w:val="00083277"/>
    <w:rsid w:val="00084286"/>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5992"/>
    <w:rsid w:val="000B0D63"/>
    <w:rsid w:val="000B3AD1"/>
    <w:rsid w:val="000B3D9D"/>
    <w:rsid w:val="000B6F64"/>
    <w:rsid w:val="000C03D7"/>
    <w:rsid w:val="000C04C5"/>
    <w:rsid w:val="000C11D3"/>
    <w:rsid w:val="000C1BEB"/>
    <w:rsid w:val="000C23E7"/>
    <w:rsid w:val="000C2CD8"/>
    <w:rsid w:val="000C3C14"/>
    <w:rsid w:val="000C4314"/>
    <w:rsid w:val="000C4787"/>
    <w:rsid w:val="000C4A67"/>
    <w:rsid w:val="000C4C63"/>
    <w:rsid w:val="000C51A4"/>
    <w:rsid w:val="000C5F23"/>
    <w:rsid w:val="000C6845"/>
    <w:rsid w:val="000C731D"/>
    <w:rsid w:val="000D01B3"/>
    <w:rsid w:val="000D16B4"/>
    <w:rsid w:val="000D1B9E"/>
    <w:rsid w:val="000D4EE7"/>
    <w:rsid w:val="000D7617"/>
    <w:rsid w:val="000E01CB"/>
    <w:rsid w:val="000E23BB"/>
    <w:rsid w:val="000E411A"/>
    <w:rsid w:val="000E44A0"/>
    <w:rsid w:val="000E45F6"/>
    <w:rsid w:val="000E4AFA"/>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831"/>
    <w:rsid w:val="00111BEB"/>
    <w:rsid w:val="001128D8"/>
    <w:rsid w:val="00112E65"/>
    <w:rsid w:val="00113F76"/>
    <w:rsid w:val="001143F5"/>
    <w:rsid w:val="00114B1D"/>
    <w:rsid w:val="0011522E"/>
    <w:rsid w:val="00115EB9"/>
    <w:rsid w:val="001166BB"/>
    <w:rsid w:val="001171CF"/>
    <w:rsid w:val="00122455"/>
    <w:rsid w:val="0012274F"/>
    <w:rsid w:val="0012308B"/>
    <w:rsid w:val="001242DE"/>
    <w:rsid w:val="001249E9"/>
    <w:rsid w:val="00124FC1"/>
    <w:rsid w:val="00125300"/>
    <w:rsid w:val="00125C58"/>
    <w:rsid w:val="00125E94"/>
    <w:rsid w:val="00130DD8"/>
    <w:rsid w:val="00131C5A"/>
    <w:rsid w:val="0013249E"/>
    <w:rsid w:val="001324C8"/>
    <w:rsid w:val="00132C37"/>
    <w:rsid w:val="001339FC"/>
    <w:rsid w:val="00133A00"/>
    <w:rsid w:val="001346CC"/>
    <w:rsid w:val="00135E58"/>
    <w:rsid w:val="00136FFC"/>
    <w:rsid w:val="00137515"/>
    <w:rsid w:val="00140C67"/>
    <w:rsid w:val="00143718"/>
    <w:rsid w:val="001458A2"/>
    <w:rsid w:val="00147A62"/>
    <w:rsid w:val="001501AD"/>
    <w:rsid w:val="00150998"/>
    <w:rsid w:val="00150A9D"/>
    <w:rsid w:val="00152718"/>
    <w:rsid w:val="00152772"/>
    <w:rsid w:val="00152DFE"/>
    <w:rsid w:val="0015475C"/>
    <w:rsid w:val="00154926"/>
    <w:rsid w:val="001551B2"/>
    <w:rsid w:val="001556BE"/>
    <w:rsid w:val="0015649E"/>
    <w:rsid w:val="00160C28"/>
    <w:rsid w:val="00164526"/>
    <w:rsid w:val="001654A9"/>
    <w:rsid w:val="00165503"/>
    <w:rsid w:val="0016556D"/>
    <w:rsid w:val="00166395"/>
    <w:rsid w:val="0016678D"/>
    <w:rsid w:val="001670B9"/>
    <w:rsid w:val="00171A05"/>
    <w:rsid w:val="001725C0"/>
    <w:rsid w:val="001728D3"/>
    <w:rsid w:val="00172BAD"/>
    <w:rsid w:val="00174956"/>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3F14"/>
    <w:rsid w:val="001A157A"/>
    <w:rsid w:val="001A159F"/>
    <w:rsid w:val="001A16A7"/>
    <w:rsid w:val="001A2652"/>
    <w:rsid w:val="001A28B1"/>
    <w:rsid w:val="001A2CDE"/>
    <w:rsid w:val="001A3702"/>
    <w:rsid w:val="001A3AC9"/>
    <w:rsid w:val="001A3B87"/>
    <w:rsid w:val="001A3C24"/>
    <w:rsid w:val="001A40C6"/>
    <w:rsid w:val="001A4418"/>
    <w:rsid w:val="001A5B2C"/>
    <w:rsid w:val="001A60E6"/>
    <w:rsid w:val="001A62B5"/>
    <w:rsid w:val="001B1940"/>
    <w:rsid w:val="001B7B13"/>
    <w:rsid w:val="001C0699"/>
    <w:rsid w:val="001C17A0"/>
    <w:rsid w:val="001C3BBE"/>
    <w:rsid w:val="001C5A7E"/>
    <w:rsid w:val="001C609C"/>
    <w:rsid w:val="001D1FAF"/>
    <w:rsid w:val="001D3A18"/>
    <w:rsid w:val="001D551E"/>
    <w:rsid w:val="001D596A"/>
    <w:rsid w:val="001D5BEB"/>
    <w:rsid w:val="001D6429"/>
    <w:rsid w:val="001D7EB5"/>
    <w:rsid w:val="001E0583"/>
    <w:rsid w:val="001E0696"/>
    <w:rsid w:val="001E0769"/>
    <w:rsid w:val="001E0F4E"/>
    <w:rsid w:val="001E34B3"/>
    <w:rsid w:val="001E4967"/>
    <w:rsid w:val="001E4ED9"/>
    <w:rsid w:val="001E54BE"/>
    <w:rsid w:val="001E6B4D"/>
    <w:rsid w:val="001E6DAA"/>
    <w:rsid w:val="001E72F9"/>
    <w:rsid w:val="001F0877"/>
    <w:rsid w:val="001F133F"/>
    <w:rsid w:val="001F2456"/>
    <w:rsid w:val="001F2717"/>
    <w:rsid w:val="001F521B"/>
    <w:rsid w:val="001F5BFC"/>
    <w:rsid w:val="001F6363"/>
    <w:rsid w:val="001F70F0"/>
    <w:rsid w:val="001F7D52"/>
    <w:rsid w:val="00200137"/>
    <w:rsid w:val="00200147"/>
    <w:rsid w:val="00201BCE"/>
    <w:rsid w:val="00203363"/>
    <w:rsid w:val="00203467"/>
    <w:rsid w:val="00203F03"/>
    <w:rsid w:val="00204038"/>
    <w:rsid w:val="00204534"/>
    <w:rsid w:val="00206A60"/>
    <w:rsid w:val="0021021E"/>
    <w:rsid w:val="0021036F"/>
    <w:rsid w:val="00213D54"/>
    <w:rsid w:val="0021404E"/>
    <w:rsid w:val="00214D84"/>
    <w:rsid w:val="00215DB4"/>
    <w:rsid w:val="00216680"/>
    <w:rsid w:val="0021718F"/>
    <w:rsid w:val="002179E3"/>
    <w:rsid w:val="00220CB5"/>
    <w:rsid w:val="00221DB8"/>
    <w:rsid w:val="00226182"/>
    <w:rsid w:val="00227BB2"/>
    <w:rsid w:val="00227F0B"/>
    <w:rsid w:val="0023209C"/>
    <w:rsid w:val="002330C5"/>
    <w:rsid w:val="00234B8E"/>
    <w:rsid w:val="00236C0B"/>
    <w:rsid w:val="00241BE3"/>
    <w:rsid w:val="002426DC"/>
    <w:rsid w:val="00243591"/>
    <w:rsid w:val="00244D94"/>
    <w:rsid w:val="00245F42"/>
    <w:rsid w:val="0024637E"/>
    <w:rsid w:val="0024750D"/>
    <w:rsid w:val="00250364"/>
    <w:rsid w:val="002520FE"/>
    <w:rsid w:val="0025334C"/>
    <w:rsid w:val="00253AE5"/>
    <w:rsid w:val="002541B9"/>
    <w:rsid w:val="002546D7"/>
    <w:rsid w:val="002548A0"/>
    <w:rsid w:val="00254F4E"/>
    <w:rsid w:val="0025505D"/>
    <w:rsid w:val="00255F0C"/>
    <w:rsid w:val="00256E21"/>
    <w:rsid w:val="002577A8"/>
    <w:rsid w:val="00260B60"/>
    <w:rsid w:val="00261CF3"/>
    <w:rsid w:val="00264611"/>
    <w:rsid w:val="002648C2"/>
    <w:rsid w:val="00264D3C"/>
    <w:rsid w:val="00265D25"/>
    <w:rsid w:val="00267545"/>
    <w:rsid w:val="00267E4E"/>
    <w:rsid w:val="002702F9"/>
    <w:rsid w:val="00270A72"/>
    <w:rsid w:val="00271886"/>
    <w:rsid w:val="00272184"/>
    <w:rsid w:val="00272A65"/>
    <w:rsid w:val="00272CD8"/>
    <w:rsid w:val="0027338B"/>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295A"/>
    <w:rsid w:val="00284010"/>
    <w:rsid w:val="00284520"/>
    <w:rsid w:val="00284552"/>
    <w:rsid w:val="00284DF7"/>
    <w:rsid w:val="002857D8"/>
    <w:rsid w:val="002876D6"/>
    <w:rsid w:val="002911CF"/>
    <w:rsid w:val="00291403"/>
    <w:rsid w:val="00292A3B"/>
    <w:rsid w:val="00292A55"/>
    <w:rsid w:val="00292F65"/>
    <w:rsid w:val="0029398A"/>
    <w:rsid w:val="00293C27"/>
    <w:rsid w:val="0029600B"/>
    <w:rsid w:val="002A1AB3"/>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22F9"/>
    <w:rsid w:val="002D3E34"/>
    <w:rsid w:val="002D47B5"/>
    <w:rsid w:val="002D5F9E"/>
    <w:rsid w:val="002D693A"/>
    <w:rsid w:val="002D7AE7"/>
    <w:rsid w:val="002D7CD7"/>
    <w:rsid w:val="002D7D25"/>
    <w:rsid w:val="002E0549"/>
    <w:rsid w:val="002E1F56"/>
    <w:rsid w:val="002E42B0"/>
    <w:rsid w:val="002E56F9"/>
    <w:rsid w:val="002E60A9"/>
    <w:rsid w:val="002E6155"/>
    <w:rsid w:val="002E705D"/>
    <w:rsid w:val="002F2805"/>
    <w:rsid w:val="002F4268"/>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DAD"/>
    <w:rsid w:val="003104EE"/>
    <w:rsid w:val="00310864"/>
    <w:rsid w:val="00310C3A"/>
    <w:rsid w:val="0031247A"/>
    <w:rsid w:val="00313D5B"/>
    <w:rsid w:val="003145D6"/>
    <w:rsid w:val="003148FC"/>
    <w:rsid w:val="003153F6"/>
    <w:rsid w:val="003169D9"/>
    <w:rsid w:val="00316F1C"/>
    <w:rsid w:val="00317618"/>
    <w:rsid w:val="00320F66"/>
    <w:rsid w:val="0032157A"/>
    <w:rsid w:val="00321B34"/>
    <w:rsid w:val="00324A31"/>
    <w:rsid w:val="00324CC0"/>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21CC"/>
    <w:rsid w:val="003537C6"/>
    <w:rsid w:val="003537CF"/>
    <w:rsid w:val="00353981"/>
    <w:rsid w:val="00354321"/>
    <w:rsid w:val="00354A80"/>
    <w:rsid w:val="00355170"/>
    <w:rsid w:val="00356D3A"/>
    <w:rsid w:val="00356EF6"/>
    <w:rsid w:val="00357F24"/>
    <w:rsid w:val="00361AD2"/>
    <w:rsid w:val="003629DA"/>
    <w:rsid w:val="0036332B"/>
    <w:rsid w:val="00363971"/>
    <w:rsid w:val="00363D09"/>
    <w:rsid w:val="00366054"/>
    <w:rsid w:val="00366F8A"/>
    <w:rsid w:val="00372177"/>
    <w:rsid w:val="003722B9"/>
    <w:rsid w:val="0037390E"/>
    <w:rsid w:val="003741D9"/>
    <w:rsid w:val="00375956"/>
    <w:rsid w:val="0037695D"/>
    <w:rsid w:val="003773E0"/>
    <w:rsid w:val="0037779B"/>
    <w:rsid w:val="00382B99"/>
    <w:rsid w:val="00383C2B"/>
    <w:rsid w:val="0038464B"/>
    <w:rsid w:val="0038599D"/>
    <w:rsid w:val="00390A45"/>
    <w:rsid w:val="003918FA"/>
    <w:rsid w:val="003927DD"/>
    <w:rsid w:val="00393057"/>
    <w:rsid w:val="00393654"/>
    <w:rsid w:val="003955C4"/>
    <w:rsid w:val="003963CC"/>
    <w:rsid w:val="00396A40"/>
    <w:rsid w:val="00396C05"/>
    <w:rsid w:val="003974F7"/>
    <w:rsid w:val="00397995"/>
    <w:rsid w:val="003A07D1"/>
    <w:rsid w:val="003A4AD5"/>
    <w:rsid w:val="003A618E"/>
    <w:rsid w:val="003A6EAC"/>
    <w:rsid w:val="003B015A"/>
    <w:rsid w:val="003B1662"/>
    <w:rsid w:val="003B1AF3"/>
    <w:rsid w:val="003B370D"/>
    <w:rsid w:val="003B4132"/>
    <w:rsid w:val="003B42C8"/>
    <w:rsid w:val="003B5FC7"/>
    <w:rsid w:val="003B6EF8"/>
    <w:rsid w:val="003C03AF"/>
    <w:rsid w:val="003C24D9"/>
    <w:rsid w:val="003C3056"/>
    <w:rsid w:val="003C46C4"/>
    <w:rsid w:val="003C57B5"/>
    <w:rsid w:val="003C5ECA"/>
    <w:rsid w:val="003C6568"/>
    <w:rsid w:val="003C6D13"/>
    <w:rsid w:val="003C724B"/>
    <w:rsid w:val="003C7589"/>
    <w:rsid w:val="003C7E30"/>
    <w:rsid w:val="003D10EC"/>
    <w:rsid w:val="003D296C"/>
    <w:rsid w:val="003D3510"/>
    <w:rsid w:val="003D3A98"/>
    <w:rsid w:val="003D55F1"/>
    <w:rsid w:val="003E2909"/>
    <w:rsid w:val="003E524A"/>
    <w:rsid w:val="003E5B05"/>
    <w:rsid w:val="003E5B1E"/>
    <w:rsid w:val="003E65B7"/>
    <w:rsid w:val="003E691C"/>
    <w:rsid w:val="003E7AD8"/>
    <w:rsid w:val="003F070C"/>
    <w:rsid w:val="003F0833"/>
    <w:rsid w:val="003F0E06"/>
    <w:rsid w:val="003F220F"/>
    <w:rsid w:val="003F5816"/>
    <w:rsid w:val="003F731A"/>
    <w:rsid w:val="003F777F"/>
    <w:rsid w:val="00401F0F"/>
    <w:rsid w:val="00402F2F"/>
    <w:rsid w:val="0040491D"/>
    <w:rsid w:val="00407A03"/>
    <w:rsid w:val="00407B9A"/>
    <w:rsid w:val="0041127B"/>
    <w:rsid w:val="00413C5A"/>
    <w:rsid w:val="0041610C"/>
    <w:rsid w:val="00416FED"/>
    <w:rsid w:val="00417B9F"/>
    <w:rsid w:val="00417EB0"/>
    <w:rsid w:val="0042150A"/>
    <w:rsid w:val="004218B7"/>
    <w:rsid w:val="00421A24"/>
    <w:rsid w:val="00422C1D"/>
    <w:rsid w:val="00422EBB"/>
    <w:rsid w:val="00423814"/>
    <w:rsid w:val="00423DAE"/>
    <w:rsid w:val="004243C6"/>
    <w:rsid w:val="0042616D"/>
    <w:rsid w:val="0042657D"/>
    <w:rsid w:val="00426B45"/>
    <w:rsid w:val="00426EF5"/>
    <w:rsid w:val="00427BB4"/>
    <w:rsid w:val="00427F77"/>
    <w:rsid w:val="004306C5"/>
    <w:rsid w:val="00431B4A"/>
    <w:rsid w:val="00431D85"/>
    <w:rsid w:val="00432526"/>
    <w:rsid w:val="0043366C"/>
    <w:rsid w:val="0043368C"/>
    <w:rsid w:val="00435BC5"/>
    <w:rsid w:val="00436A92"/>
    <w:rsid w:val="00440CE4"/>
    <w:rsid w:val="00440D72"/>
    <w:rsid w:val="00441AFF"/>
    <w:rsid w:val="00443F31"/>
    <w:rsid w:val="00446EF3"/>
    <w:rsid w:val="004477B9"/>
    <w:rsid w:val="00451CF9"/>
    <w:rsid w:val="00452846"/>
    <w:rsid w:val="00452C24"/>
    <w:rsid w:val="00452CF3"/>
    <w:rsid w:val="00452DF7"/>
    <w:rsid w:val="00453E15"/>
    <w:rsid w:val="00454F10"/>
    <w:rsid w:val="00455A80"/>
    <w:rsid w:val="0045686C"/>
    <w:rsid w:val="00456920"/>
    <w:rsid w:val="004577C2"/>
    <w:rsid w:val="00457F7F"/>
    <w:rsid w:val="004602DC"/>
    <w:rsid w:val="00462A35"/>
    <w:rsid w:val="004663B2"/>
    <w:rsid w:val="00466ED8"/>
    <w:rsid w:val="00467538"/>
    <w:rsid w:val="00470B2E"/>
    <w:rsid w:val="00470C7B"/>
    <w:rsid w:val="00471F9D"/>
    <w:rsid w:val="00472212"/>
    <w:rsid w:val="004722B0"/>
    <w:rsid w:val="004737EE"/>
    <w:rsid w:val="0047441F"/>
    <w:rsid w:val="004746CA"/>
    <w:rsid w:val="0047477D"/>
    <w:rsid w:val="004769FF"/>
    <w:rsid w:val="004772CC"/>
    <w:rsid w:val="00480382"/>
    <w:rsid w:val="004807BC"/>
    <w:rsid w:val="00480C77"/>
    <w:rsid w:val="00482BC7"/>
    <w:rsid w:val="00483312"/>
    <w:rsid w:val="00484290"/>
    <w:rsid w:val="004846AB"/>
    <w:rsid w:val="00485674"/>
    <w:rsid w:val="00486837"/>
    <w:rsid w:val="004869FF"/>
    <w:rsid w:val="004903A2"/>
    <w:rsid w:val="00494F80"/>
    <w:rsid w:val="004950F9"/>
    <w:rsid w:val="004954E2"/>
    <w:rsid w:val="00496957"/>
    <w:rsid w:val="004A01DE"/>
    <w:rsid w:val="004A1CFE"/>
    <w:rsid w:val="004A22C6"/>
    <w:rsid w:val="004A2B5E"/>
    <w:rsid w:val="004A2F0D"/>
    <w:rsid w:val="004A3204"/>
    <w:rsid w:val="004A385A"/>
    <w:rsid w:val="004A4366"/>
    <w:rsid w:val="004A44F6"/>
    <w:rsid w:val="004A4EBC"/>
    <w:rsid w:val="004A6F51"/>
    <w:rsid w:val="004A7592"/>
    <w:rsid w:val="004B00D8"/>
    <w:rsid w:val="004B0301"/>
    <w:rsid w:val="004B15EE"/>
    <w:rsid w:val="004B2869"/>
    <w:rsid w:val="004B2CCD"/>
    <w:rsid w:val="004B55C5"/>
    <w:rsid w:val="004C0509"/>
    <w:rsid w:val="004C08D4"/>
    <w:rsid w:val="004C13B3"/>
    <w:rsid w:val="004C1C7D"/>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56D9"/>
    <w:rsid w:val="004E5E3A"/>
    <w:rsid w:val="004E6B6A"/>
    <w:rsid w:val="004E6F14"/>
    <w:rsid w:val="004E7DAE"/>
    <w:rsid w:val="004F0740"/>
    <w:rsid w:val="004F0AA2"/>
    <w:rsid w:val="004F1E74"/>
    <w:rsid w:val="004F3B27"/>
    <w:rsid w:val="004F5194"/>
    <w:rsid w:val="004F58E5"/>
    <w:rsid w:val="004F5B0B"/>
    <w:rsid w:val="004F6ECD"/>
    <w:rsid w:val="004F7D36"/>
    <w:rsid w:val="004F7F2F"/>
    <w:rsid w:val="00500B1C"/>
    <w:rsid w:val="00501591"/>
    <w:rsid w:val="00502152"/>
    <w:rsid w:val="00503620"/>
    <w:rsid w:val="00504138"/>
    <w:rsid w:val="005042C6"/>
    <w:rsid w:val="00504D67"/>
    <w:rsid w:val="005067C9"/>
    <w:rsid w:val="005069CD"/>
    <w:rsid w:val="00506E5A"/>
    <w:rsid w:val="00506EE5"/>
    <w:rsid w:val="0050796F"/>
    <w:rsid w:val="005108A5"/>
    <w:rsid w:val="00510CC3"/>
    <w:rsid w:val="005118EA"/>
    <w:rsid w:val="00511FCB"/>
    <w:rsid w:val="00512AD0"/>
    <w:rsid w:val="00512C6E"/>
    <w:rsid w:val="005135A6"/>
    <w:rsid w:val="0051428D"/>
    <w:rsid w:val="005147A6"/>
    <w:rsid w:val="00514FCF"/>
    <w:rsid w:val="005151D2"/>
    <w:rsid w:val="005154BB"/>
    <w:rsid w:val="00515517"/>
    <w:rsid w:val="00516C78"/>
    <w:rsid w:val="0052103F"/>
    <w:rsid w:val="0052161D"/>
    <w:rsid w:val="0052224B"/>
    <w:rsid w:val="005224F8"/>
    <w:rsid w:val="00522C43"/>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2A11"/>
    <w:rsid w:val="005436DB"/>
    <w:rsid w:val="00544B30"/>
    <w:rsid w:val="00546D5D"/>
    <w:rsid w:val="005474D3"/>
    <w:rsid w:val="0055063F"/>
    <w:rsid w:val="00551CD8"/>
    <w:rsid w:val="0055201E"/>
    <w:rsid w:val="00553B0F"/>
    <w:rsid w:val="00555419"/>
    <w:rsid w:val="00555C55"/>
    <w:rsid w:val="0055684B"/>
    <w:rsid w:val="0055709C"/>
    <w:rsid w:val="0056032A"/>
    <w:rsid w:val="005610A9"/>
    <w:rsid w:val="0056221C"/>
    <w:rsid w:val="005627FE"/>
    <w:rsid w:val="00562C70"/>
    <w:rsid w:val="00563122"/>
    <w:rsid w:val="005639E8"/>
    <w:rsid w:val="005709DC"/>
    <w:rsid w:val="0057260F"/>
    <w:rsid w:val="00572C33"/>
    <w:rsid w:val="005739E9"/>
    <w:rsid w:val="00574148"/>
    <w:rsid w:val="0057596E"/>
    <w:rsid w:val="00575ECD"/>
    <w:rsid w:val="005763A1"/>
    <w:rsid w:val="0057685D"/>
    <w:rsid w:val="00580F46"/>
    <w:rsid w:val="005810FD"/>
    <w:rsid w:val="00582132"/>
    <w:rsid w:val="005825F7"/>
    <w:rsid w:val="005838F8"/>
    <w:rsid w:val="005843FF"/>
    <w:rsid w:val="005861B3"/>
    <w:rsid w:val="005876EC"/>
    <w:rsid w:val="00590A99"/>
    <w:rsid w:val="0059119E"/>
    <w:rsid w:val="00591BC6"/>
    <w:rsid w:val="00591FCE"/>
    <w:rsid w:val="00591FF3"/>
    <w:rsid w:val="00593854"/>
    <w:rsid w:val="0059418C"/>
    <w:rsid w:val="005947CC"/>
    <w:rsid w:val="005952B7"/>
    <w:rsid w:val="005957DD"/>
    <w:rsid w:val="00596275"/>
    <w:rsid w:val="00596BE4"/>
    <w:rsid w:val="005A006A"/>
    <w:rsid w:val="005A062C"/>
    <w:rsid w:val="005A16E2"/>
    <w:rsid w:val="005A1F37"/>
    <w:rsid w:val="005A57FC"/>
    <w:rsid w:val="005A6723"/>
    <w:rsid w:val="005A67DA"/>
    <w:rsid w:val="005A6C98"/>
    <w:rsid w:val="005A6E9D"/>
    <w:rsid w:val="005A74FE"/>
    <w:rsid w:val="005B0FC8"/>
    <w:rsid w:val="005B19B0"/>
    <w:rsid w:val="005B2093"/>
    <w:rsid w:val="005B3309"/>
    <w:rsid w:val="005B483C"/>
    <w:rsid w:val="005B4B5B"/>
    <w:rsid w:val="005B4FA7"/>
    <w:rsid w:val="005B6F25"/>
    <w:rsid w:val="005B7331"/>
    <w:rsid w:val="005B7810"/>
    <w:rsid w:val="005B7B07"/>
    <w:rsid w:val="005C0B56"/>
    <w:rsid w:val="005C1000"/>
    <w:rsid w:val="005C10E4"/>
    <w:rsid w:val="005C1B66"/>
    <w:rsid w:val="005C32B7"/>
    <w:rsid w:val="005C417A"/>
    <w:rsid w:val="005C5B5B"/>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4DAC"/>
    <w:rsid w:val="005E733A"/>
    <w:rsid w:val="005F2980"/>
    <w:rsid w:val="005F3355"/>
    <w:rsid w:val="005F37BC"/>
    <w:rsid w:val="005F38DE"/>
    <w:rsid w:val="005F4902"/>
    <w:rsid w:val="005F5CA9"/>
    <w:rsid w:val="005F639F"/>
    <w:rsid w:val="005F6A52"/>
    <w:rsid w:val="00603389"/>
    <w:rsid w:val="00603E97"/>
    <w:rsid w:val="006054D6"/>
    <w:rsid w:val="006059A8"/>
    <w:rsid w:val="0060696A"/>
    <w:rsid w:val="006078FE"/>
    <w:rsid w:val="00610F4C"/>
    <w:rsid w:val="00611AF9"/>
    <w:rsid w:val="006156A5"/>
    <w:rsid w:val="00620450"/>
    <w:rsid w:val="006219FE"/>
    <w:rsid w:val="00623BC9"/>
    <w:rsid w:val="006244EB"/>
    <w:rsid w:val="00625235"/>
    <w:rsid w:val="00626202"/>
    <w:rsid w:val="0062795D"/>
    <w:rsid w:val="00627A93"/>
    <w:rsid w:val="006304E6"/>
    <w:rsid w:val="00630D3A"/>
    <w:rsid w:val="00632222"/>
    <w:rsid w:val="00632331"/>
    <w:rsid w:val="00632D4D"/>
    <w:rsid w:val="00634A93"/>
    <w:rsid w:val="00634F4D"/>
    <w:rsid w:val="00635416"/>
    <w:rsid w:val="00635457"/>
    <w:rsid w:val="00635C26"/>
    <w:rsid w:val="0063660B"/>
    <w:rsid w:val="00636C86"/>
    <w:rsid w:val="0064016D"/>
    <w:rsid w:val="00640561"/>
    <w:rsid w:val="006411AB"/>
    <w:rsid w:val="00643D55"/>
    <w:rsid w:val="00643EC6"/>
    <w:rsid w:val="00645B59"/>
    <w:rsid w:val="00645DE6"/>
    <w:rsid w:val="00645F5F"/>
    <w:rsid w:val="006461A1"/>
    <w:rsid w:val="00646DA1"/>
    <w:rsid w:val="00646E30"/>
    <w:rsid w:val="006506FA"/>
    <w:rsid w:val="00651236"/>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513C"/>
    <w:rsid w:val="006754D0"/>
    <w:rsid w:val="006756F7"/>
    <w:rsid w:val="00675E43"/>
    <w:rsid w:val="00676E6F"/>
    <w:rsid w:val="0068006E"/>
    <w:rsid w:val="0068070A"/>
    <w:rsid w:val="00681BDE"/>
    <w:rsid w:val="00682D76"/>
    <w:rsid w:val="006837D5"/>
    <w:rsid w:val="006849C9"/>
    <w:rsid w:val="00685CF2"/>
    <w:rsid w:val="00685DBE"/>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75FE"/>
    <w:rsid w:val="006A7B21"/>
    <w:rsid w:val="006B0925"/>
    <w:rsid w:val="006B0FEE"/>
    <w:rsid w:val="006B32EF"/>
    <w:rsid w:val="006B42AE"/>
    <w:rsid w:val="006B5222"/>
    <w:rsid w:val="006B5B3C"/>
    <w:rsid w:val="006B6BA3"/>
    <w:rsid w:val="006B6F83"/>
    <w:rsid w:val="006C0243"/>
    <w:rsid w:val="006C148D"/>
    <w:rsid w:val="006C1F91"/>
    <w:rsid w:val="006C2248"/>
    <w:rsid w:val="006C35A6"/>
    <w:rsid w:val="006C4321"/>
    <w:rsid w:val="006C54C1"/>
    <w:rsid w:val="006C76B8"/>
    <w:rsid w:val="006C7FF7"/>
    <w:rsid w:val="006D0112"/>
    <w:rsid w:val="006D167A"/>
    <w:rsid w:val="006D2705"/>
    <w:rsid w:val="006D3335"/>
    <w:rsid w:val="006D3608"/>
    <w:rsid w:val="006D4044"/>
    <w:rsid w:val="006D43AC"/>
    <w:rsid w:val="006D581F"/>
    <w:rsid w:val="006D6318"/>
    <w:rsid w:val="006D6D39"/>
    <w:rsid w:val="006D74C8"/>
    <w:rsid w:val="006E378B"/>
    <w:rsid w:val="006E573C"/>
    <w:rsid w:val="006E6E9C"/>
    <w:rsid w:val="006E73B3"/>
    <w:rsid w:val="006E773E"/>
    <w:rsid w:val="006E7EB8"/>
    <w:rsid w:val="006E7ED5"/>
    <w:rsid w:val="006F112E"/>
    <w:rsid w:val="006F242D"/>
    <w:rsid w:val="006F6501"/>
    <w:rsid w:val="006F7069"/>
    <w:rsid w:val="006F7BFE"/>
    <w:rsid w:val="00701690"/>
    <w:rsid w:val="007017E8"/>
    <w:rsid w:val="00701AB7"/>
    <w:rsid w:val="00702976"/>
    <w:rsid w:val="0070447C"/>
    <w:rsid w:val="00705671"/>
    <w:rsid w:val="007061F4"/>
    <w:rsid w:val="00711CC6"/>
    <w:rsid w:val="00712311"/>
    <w:rsid w:val="00712B00"/>
    <w:rsid w:val="007133D8"/>
    <w:rsid w:val="00714193"/>
    <w:rsid w:val="00714204"/>
    <w:rsid w:val="00714DFC"/>
    <w:rsid w:val="00715183"/>
    <w:rsid w:val="00717924"/>
    <w:rsid w:val="00717B6D"/>
    <w:rsid w:val="0072089A"/>
    <w:rsid w:val="00722401"/>
    <w:rsid w:val="00722851"/>
    <w:rsid w:val="00724E80"/>
    <w:rsid w:val="00725AE2"/>
    <w:rsid w:val="0073018B"/>
    <w:rsid w:val="0073116B"/>
    <w:rsid w:val="007312A0"/>
    <w:rsid w:val="00732B8A"/>
    <w:rsid w:val="00732F33"/>
    <w:rsid w:val="00736413"/>
    <w:rsid w:val="00736AE0"/>
    <w:rsid w:val="007372AB"/>
    <w:rsid w:val="00737C93"/>
    <w:rsid w:val="00741053"/>
    <w:rsid w:val="007421EA"/>
    <w:rsid w:val="00743277"/>
    <w:rsid w:val="00744DCC"/>
    <w:rsid w:val="0074619C"/>
    <w:rsid w:val="0074654E"/>
    <w:rsid w:val="007474CE"/>
    <w:rsid w:val="00750452"/>
    <w:rsid w:val="007509EF"/>
    <w:rsid w:val="00750B15"/>
    <w:rsid w:val="007513D2"/>
    <w:rsid w:val="007516E3"/>
    <w:rsid w:val="00752CC2"/>
    <w:rsid w:val="00755633"/>
    <w:rsid w:val="007573D3"/>
    <w:rsid w:val="0076027A"/>
    <w:rsid w:val="0076070C"/>
    <w:rsid w:val="00760D5E"/>
    <w:rsid w:val="00761075"/>
    <w:rsid w:val="00763A33"/>
    <w:rsid w:val="00764752"/>
    <w:rsid w:val="007649FA"/>
    <w:rsid w:val="00764C07"/>
    <w:rsid w:val="00766813"/>
    <w:rsid w:val="00771119"/>
    <w:rsid w:val="00771918"/>
    <w:rsid w:val="00772E53"/>
    <w:rsid w:val="007731D3"/>
    <w:rsid w:val="00774499"/>
    <w:rsid w:val="0077605A"/>
    <w:rsid w:val="00776110"/>
    <w:rsid w:val="00776CAF"/>
    <w:rsid w:val="00776D0F"/>
    <w:rsid w:val="00777C22"/>
    <w:rsid w:val="00780047"/>
    <w:rsid w:val="007800B8"/>
    <w:rsid w:val="00780A8F"/>
    <w:rsid w:val="0078204D"/>
    <w:rsid w:val="0078224A"/>
    <w:rsid w:val="00784482"/>
    <w:rsid w:val="007844FA"/>
    <w:rsid w:val="00786473"/>
    <w:rsid w:val="00787324"/>
    <w:rsid w:val="00787410"/>
    <w:rsid w:val="007876F4"/>
    <w:rsid w:val="0079040E"/>
    <w:rsid w:val="007920D8"/>
    <w:rsid w:val="00793446"/>
    <w:rsid w:val="00793584"/>
    <w:rsid w:val="00793E49"/>
    <w:rsid w:val="00794691"/>
    <w:rsid w:val="0079550C"/>
    <w:rsid w:val="00795966"/>
    <w:rsid w:val="00795B27"/>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4483"/>
    <w:rsid w:val="007B4658"/>
    <w:rsid w:val="007B61F9"/>
    <w:rsid w:val="007B6802"/>
    <w:rsid w:val="007B6EAD"/>
    <w:rsid w:val="007B70E5"/>
    <w:rsid w:val="007B7DEC"/>
    <w:rsid w:val="007C0BED"/>
    <w:rsid w:val="007C14B4"/>
    <w:rsid w:val="007C28AA"/>
    <w:rsid w:val="007C3D68"/>
    <w:rsid w:val="007C6B79"/>
    <w:rsid w:val="007D0AD2"/>
    <w:rsid w:val="007D0EBA"/>
    <w:rsid w:val="007D2F74"/>
    <w:rsid w:val="007D3D00"/>
    <w:rsid w:val="007D440E"/>
    <w:rsid w:val="007D7A4A"/>
    <w:rsid w:val="007E00CE"/>
    <w:rsid w:val="007E05A1"/>
    <w:rsid w:val="007E1121"/>
    <w:rsid w:val="007E2317"/>
    <w:rsid w:val="007E279D"/>
    <w:rsid w:val="007E35ED"/>
    <w:rsid w:val="007E37A3"/>
    <w:rsid w:val="007E4422"/>
    <w:rsid w:val="007E6C99"/>
    <w:rsid w:val="007E733A"/>
    <w:rsid w:val="007F0762"/>
    <w:rsid w:val="007F1021"/>
    <w:rsid w:val="007F22F6"/>
    <w:rsid w:val="007F2C99"/>
    <w:rsid w:val="007F3F87"/>
    <w:rsid w:val="007F4399"/>
    <w:rsid w:val="0080131E"/>
    <w:rsid w:val="008019F5"/>
    <w:rsid w:val="00801BCB"/>
    <w:rsid w:val="00803927"/>
    <w:rsid w:val="00805E09"/>
    <w:rsid w:val="00807DE3"/>
    <w:rsid w:val="00807F5D"/>
    <w:rsid w:val="00810D38"/>
    <w:rsid w:val="00811DA9"/>
    <w:rsid w:val="0081228D"/>
    <w:rsid w:val="00813309"/>
    <w:rsid w:val="00814C03"/>
    <w:rsid w:val="00814D01"/>
    <w:rsid w:val="008153F6"/>
    <w:rsid w:val="0081664A"/>
    <w:rsid w:val="0082001F"/>
    <w:rsid w:val="008202A7"/>
    <w:rsid w:val="00821167"/>
    <w:rsid w:val="00823319"/>
    <w:rsid w:val="00825A9B"/>
    <w:rsid w:val="00830309"/>
    <w:rsid w:val="00831729"/>
    <w:rsid w:val="00831A4C"/>
    <w:rsid w:val="008321FF"/>
    <w:rsid w:val="00832AA2"/>
    <w:rsid w:val="00833E3C"/>
    <w:rsid w:val="00834077"/>
    <w:rsid w:val="00834A84"/>
    <w:rsid w:val="008362CF"/>
    <w:rsid w:val="008411F3"/>
    <w:rsid w:val="008413CB"/>
    <w:rsid w:val="00841EAB"/>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F5B"/>
    <w:rsid w:val="00867E8E"/>
    <w:rsid w:val="0087030E"/>
    <w:rsid w:val="008730FC"/>
    <w:rsid w:val="00873568"/>
    <w:rsid w:val="008739B0"/>
    <w:rsid w:val="00873D85"/>
    <w:rsid w:val="00874666"/>
    <w:rsid w:val="0087568A"/>
    <w:rsid w:val="0088011D"/>
    <w:rsid w:val="00882110"/>
    <w:rsid w:val="00884ECF"/>
    <w:rsid w:val="00886EA6"/>
    <w:rsid w:val="0088736C"/>
    <w:rsid w:val="0089216F"/>
    <w:rsid w:val="00892F5B"/>
    <w:rsid w:val="0089382C"/>
    <w:rsid w:val="00894ABE"/>
    <w:rsid w:val="0089703B"/>
    <w:rsid w:val="00897472"/>
    <w:rsid w:val="0089754F"/>
    <w:rsid w:val="0089768E"/>
    <w:rsid w:val="008A1883"/>
    <w:rsid w:val="008A30C0"/>
    <w:rsid w:val="008A3434"/>
    <w:rsid w:val="008A3F41"/>
    <w:rsid w:val="008A4598"/>
    <w:rsid w:val="008A4E67"/>
    <w:rsid w:val="008A4F46"/>
    <w:rsid w:val="008A50C2"/>
    <w:rsid w:val="008A6263"/>
    <w:rsid w:val="008B1172"/>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921"/>
    <w:rsid w:val="008C7231"/>
    <w:rsid w:val="008D03E6"/>
    <w:rsid w:val="008D0AD0"/>
    <w:rsid w:val="008D215C"/>
    <w:rsid w:val="008D44AB"/>
    <w:rsid w:val="008D4509"/>
    <w:rsid w:val="008D5076"/>
    <w:rsid w:val="008D5652"/>
    <w:rsid w:val="008D6355"/>
    <w:rsid w:val="008E1F79"/>
    <w:rsid w:val="008E446A"/>
    <w:rsid w:val="008E483A"/>
    <w:rsid w:val="008E50F4"/>
    <w:rsid w:val="008E51A1"/>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13988"/>
    <w:rsid w:val="00913ADF"/>
    <w:rsid w:val="00914BE2"/>
    <w:rsid w:val="009152D6"/>
    <w:rsid w:val="009159EA"/>
    <w:rsid w:val="00917456"/>
    <w:rsid w:val="00917CEF"/>
    <w:rsid w:val="00921C54"/>
    <w:rsid w:val="00922D1F"/>
    <w:rsid w:val="009230DC"/>
    <w:rsid w:val="00923D9E"/>
    <w:rsid w:val="00924462"/>
    <w:rsid w:val="00926BEA"/>
    <w:rsid w:val="009276FA"/>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3B6F"/>
    <w:rsid w:val="009457CB"/>
    <w:rsid w:val="00946FBD"/>
    <w:rsid w:val="0094715C"/>
    <w:rsid w:val="009506F4"/>
    <w:rsid w:val="009511D0"/>
    <w:rsid w:val="00952436"/>
    <w:rsid w:val="00954777"/>
    <w:rsid w:val="00954FA5"/>
    <w:rsid w:val="009564AE"/>
    <w:rsid w:val="00957AFB"/>
    <w:rsid w:val="0096270A"/>
    <w:rsid w:val="00963F0B"/>
    <w:rsid w:val="009645EE"/>
    <w:rsid w:val="00966020"/>
    <w:rsid w:val="009675F5"/>
    <w:rsid w:val="00967CEB"/>
    <w:rsid w:val="0097049A"/>
    <w:rsid w:val="009708F5"/>
    <w:rsid w:val="00970EAF"/>
    <w:rsid w:val="00971119"/>
    <w:rsid w:val="009719D4"/>
    <w:rsid w:val="00971B6A"/>
    <w:rsid w:val="00973FA8"/>
    <w:rsid w:val="00974CDB"/>
    <w:rsid w:val="00974EEB"/>
    <w:rsid w:val="00975653"/>
    <w:rsid w:val="00975B61"/>
    <w:rsid w:val="00975C8E"/>
    <w:rsid w:val="009760CF"/>
    <w:rsid w:val="00976479"/>
    <w:rsid w:val="00976CCA"/>
    <w:rsid w:val="0097758C"/>
    <w:rsid w:val="0098034E"/>
    <w:rsid w:val="0098058F"/>
    <w:rsid w:val="00980970"/>
    <w:rsid w:val="0098122C"/>
    <w:rsid w:val="009812E0"/>
    <w:rsid w:val="0098282B"/>
    <w:rsid w:val="0098346C"/>
    <w:rsid w:val="00983559"/>
    <w:rsid w:val="00986825"/>
    <w:rsid w:val="009877C2"/>
    <w:rsid w:val="00987C76"/>
    <w:rsid w:val="0099212D"/>
    <w:rsid w:val="00992386"/>
    <w:rsid w:val="009928D2"/>
    <w:rsid w:val="00992A70"/>
    <w:rsid w:val="00992E7D"/>
    <w:rsid w:val="009947A3"/>
    <w:rsid w:val="00994906"/>
    <w:rsid w:val="00995331"/>
    <w:rsid w:val="00996411"/>
    <w:rsid w:val="00996747"/>
    <w:rsid w:val="00997BC1"/>
    <w:rsid w:val="00997FBF"/>
    <w:rsid w:val="009A1644"/>
    <w:rsid w:val="009A2E99"/>
    <w:rsid w:val="009A55C6"/>
    <w:rsid w:val="009A640F"/>
    <w:rsid w:val="009A66A3"/>
    <w:rsid w:val="009A71C0"/>
    <w:rsid w:val="009B0928"/>
    <w:rsid w:val="009B16E6"/>
    <w:rsid w:val="009B3836"/>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4011"/>
    <w:rsid w:val="009D4080"/>
    <w:rsid w:val="009D442C"/>
    <w:rsid w:val="009D4557"/>
    <w:rsid w:val="009D4F17"/>
    <w:rsid w:val="009D6211"/>
    <w:rsid w:val="009D64F1"/>
    <w:rsid w:val="009D6692"/>
    <w:rsid w:val="009E0A2C"/>
    <w:rsid w:val="009E0AC1"/>
    <w:rsid w:val="009E24BC"/>
    <w:rsid w:val="009E2BA9"/>
    <w:rsid w:val="009E2C7A"/>
    <w:rsid w:val="009E3C76"/>
    <w:rsid w:val="009E559C"/>
    <w:rsid w:val="009E7550"/>
    <w:rsid w:val="009F1AE0"/>
    <w:rsid w:val="009F2323"/>
    <w:rsid w:val="009F2B2A"/>
    <w:rsid w:val="009F35F9"/>
    <w:rsid w:val="009F3F75"/>
    <w:rsid w:val="009F6B56"/>
    <w:rsid w:val="009F6DAE"/>
    <w:rsid w:val="00A00753"/>
    <w:rsid w:val="00A00DDF"/>
    <w:rsid w:val="00A03501"/>
    <w:rsid w:val="00A03DE4"/>
    <w:rsid w:val="00A04050"/>
    <w:rsid w:val="00A051E9"/>
    <w:rsid w:val="00A0758B"/>
    <w:rsid w:val="00A07D4A"/>
    <w:rsid w:val="00A11D14"/>
    <w:rsid w:val="00A14533"/>
    <w:rsid w:val="00A149CB"/>
    <w:rsid w:val="00A14F80"/>
    <w:rsid w:val="00A1540A"/>
    <w:rsid w:val="00A15AB9"/>
    <w:rsid w:val="00A15E7B"/>
    <w:rsid w:val="00A17705"/>
    <w:rsid w:val="00A17A58"/>
    <w:rsid w:val="00A17FAF"/>
    <w:rsid w:val="00A206F5"/>
    <w:rsid w:val="00A20C1F"/>
    <w:rsid w:val="00A210A8"/>
    <w:rsid w:val="00A233AE"/>
    <w:rsid w:val="00A240C4"/>
    <w:rsid w:val="00A24242"/>
    <w:rsid w:val="00A24896"/>
    <w:rsid w:val="00A24BB9"/>
    <w:rsid w:val="00A26058"/>
    <w:rsid w:val="00A27123"/>
    <w:rsid w:val="00A2743E"/>
    <w:rsid w:val="00A27BF0"/>
    <w:rsid w:val="00A3069D"/>
    <w:rsid w:val="00A30DE8"/>
    <w:rsid w:val="00A3135F"/>
    <w:rsid w:val="00A31E49"/>
    <w:rsid w:val="00A322BB"/>
    <w:rsid w:val="00A3251B"/>
    <w:rsid w:val="00A33248"/>
    <w:rsid w:val="00A33438"/>
    <w:rsid w:val="00A33E4F"/>
    <w:rsid w:val="00A33ED5"/>
    <w:rsid w:val="00A34513"/>
    <w:rsid w:val="00A34CFE"/>
    <w:rsid w:val="00A355FE"/>
    <w:rsid w:val="00A35609"/>
    <w:rsid w:val="00A37999"/>
    <w:rsid w:val="00A41C6B"/>
    <w:rsid w:val="00A420EF"/>
    <w:rsid w:val="00A428E6"/>
    <w:rsid w:val="00A42D24"/>
    <w:rsid w:val="00A43BBE"/>
    <w:rsid w:val="00A443E1"/>
    <w:rsid w:val="00A44F37"/>
    <w:rsid w:val="00A45463"/>
    <w:rsid w:val="00A456A1"/>
    <w:rsid w:val="00A47481"/>
    <w:rsid w:val="00A47A8E"/>
    <w:rsid w:val="00A536B2"/>
    <w:rsid w:val="00A53B5D"/>
    <w:rsid w:val="00A5405D"/>
    <w:rsid w:val="00A56DCA"/>
    <w:rsid w:val="00A57031"/>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409F"/>
    <w:rsid w:val="00A861AD"/>
    <w:rsid w:val="00A86622"/>
    <w:rsid w:val="00A86B0C"/>
    <w:rsid w:val="00A910AE"/>
    <w:rsid w:val="00A911D1"/>
    <w:rsid w:val="00A921E4"/>
    <w:rsid w:val="00A92AE4"/>
    <w:rsid w:val="00A948DB"/>
    <w:rsid w:val="00A96553"/>
    <w:rsid w:val="00A96A5A"/>
    <w:rsid w:val="00AA01E5"/>
    <w:rsid w:val="00AA0661"/>
    <w:rsid w:val="00AA1488"/>
    <w:rsid w:val="00AA248C"/>
    <w:rsid w:val="00AA3E06"/>
    <w:rsid w:val="00AA5738"/>
    <w:rsid w:val="00AA58FE"/>
    <w:rsid w:val="00AA5F1C"/>
    <w:rsid w:val="00AA7315"/>
    <w:rsid w:val="00AA7808"/>
    <w:rsid w:val="00AB171A"/>
    <w:rsid w:val="00AB210E"/>
    <w:rsid w:val="00AB4429"/>
    <w:rsid w:val="00AB4457"/>
    <w:rsid w:val="00AB7118"/>
    <w:rsid w:val="00AB75E7"/>
    <w:rsid w:val="00AC078C"/>
    <w:rsid w:val="00AC0E55"/>
    <w:rsid w:val="00AC15A2"/>
    <w:rsid w:val="00AC24C8"/>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F03"/>
    <w:rsid w:val="00AD6FA8"/>
    <w:rsid w:val="00AD7062"/>
    <w:rsid w:val="00AD7FFC"/>
    <w:rsid w:val="00AE051D"/>
    <w:rsid w:val="00AE251A"/>
    <w:rsid w:val="00AE407D"/>
    <w:rsid w:val="00AE48B4"/>
    <w:rsid w:val="00AE5887"/>
    <w:rsid w:val="00AE6513"/>
    <w:rsid w:val="00AE662F"/>
    <w:rsid w:val="00AE7963"/>
    <w:rsid w:val="00AE7BA1"/>
    <w:rsid w:val="00AE7BC8"/>
    <w:rsid w:val="00AF0CA1"/>
    <w:rsid w:val="00AF4CDB"/>
    <w:rsid w:val="00AF5646"/>
    <w:rsid w:val="00AF78C7"/>
    <w:rsid w:val="00AF7AB0"/>
    <w:rsid w:val="00B02D88"/>
    <w:rsid w:val="00B032A3"/>
    <w:rsid w:val="00B03325"/>
    <w:rsid w:val="00B04467"/>
    <w:rsid w:val="00B05807"/>
    <w:rsid w:val="00B11EA8"/>
    <w:rsid w:val="00B121D8"/>
    <w:rsid w:val="00B13A30"/>
    <w:rsid w:val="00B14C64"/>
    <w:rsid w:val="00B15ECE"/>
    <w:rsid w:val="00B16631"/>
    <w:rsid w:val="00B1678C"/>
    <w:rsid w:val="00B16A9C"/>
    <w:rsid w:val="00B16B92"/>
    <w:rsid w:val="00B16FDD"/>
    <w:rsid w:val="00B203AF"/>
    <w:rsid w:val="00B2073B"/>
    <w:rsid w:val="00B21558"/>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4B"/>
    <w:rsid w:val="00B367C7"/>
    <w:rsid w:val="00B36DDF"/>
    <w:rsid w:val="00B40124"/>
    <w:rsid w:val="00B40F5B"/>
    <w:rsid w:val="00B412F1"/>
    <w:rsid w:val="00B41DA5"/>
    <w:rsid w:val="00B42F7F"/>
    <w:rsid w:val="00B4445F"/>
    <w:rsid w:val="00B461C5"/>
    <w:rsid w:val="00B46955"/>
    <w:rsid w:val="00B46B01"/>
    <w:rsid w:val="00B476AE"/>
    <w:rsid w:val="00B50E47"/>
    <w:rsid w:val="00B51055"/>
    <w:rsid w:val="00B52817"/>
    <w:rsid w:val="00B529C7"/>
    <w:rsid w:val="00B52EC0"/>
    <w:rsid w:val="00B543DA"/>
    <w:rsid w:val="00B60D9D"/>
    <w:rsid w:val="00B6116F"/>
    <w:rsid w:val="00B62F66"/>
    <w:rsid w:val="00B63C04"/>
    <w:rsid w:val="00B647FE"/>
    <w:rsid w:val="00B64B3C"/>
    <w:rsid w:val="00B65322"/>
    <w:rsid w:val="00B65D89"/>
    <w:rsid w:val="00B66AD6"/>
    <w:rsid w:val="00B67B80"/>
    <w:rsid w:val="00B67D80"/>
    <w:rsid w:val="00B67EC9"/>
    <w:rsid w:val="00B71B11"/>
    <w:rsid w:val="00B726A1"/>
    <w:rsid w:val="00B7306E"/>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924"/>
    <w:rsid w:val="00B8663F"/>
    <w:rsid w:val="00B875A8"/>
    <w:rsid w:val="00B876D3"/>
    <w:rsid w:val="00B91E83"/>
    <w:rsid w:val="00B933C7"/>
    <w:rsid w:val="00B93DC2"/>
    <w:rsid w:val="00B9409E"/>
    <w:rsid w:val="00B94261"/>
    <w:rsid w:val="00B94BE6"/>
    <w:rsid w:val="00B95433"/>
    <w:rsid w:val="00B9557C"/>
    <w:rsid w:val="00B96E7C"/>
    <w:rsid w:val="00B971E5"/>
    <w:rsid w:val="00B97BF3"/>
    <w:rsid w:val="00B97C2B"/>
    <w:rsid w:val="00BA0B9A"/>
    <w:rsid w:val="00BA2165"/>
    <w:rsid w:val="00BA3265"/>
    <w:rsid w:val="00BA3386"/>
    <w:rsid w:val="00BA34B9"/>
    <w:rsid w:val="00BA3A00"/>
    <w:rsid w:val="00BA5E38"/>
    <w:rsid w:val="00BA78D4"/>
    <w:rsid w:val="00BB008B"/>
    <w:rsid w:val="00BB1312"/>
    <w:rsid w:val="00BB3010"/>
    <w:rsid w:val="00BB4DC8"/>
    <w:rsid w:val="00BB5233"/>
    <w:rsid w:val="00BB55F4"/>
    <w:rsid w:val="00BB578F"/>
    <w:rsid w:val="00BB630A"/>
    <w:rsid w:val="00BB6BBE"/>
    <w:rsid w:val="00BC13DC"/>
    <w:rsid w:val="00BC14FD"/>
    <w:rsid w:val="00BC1618"/>
    <w:rsid w:val="00BC315B"/>
    <w:rsid w:val="00BC39D2"/>
    <w:rsid w:val="00BC3FF0"/>
    <w:rsid w:val="00BC512A"/>
    <w:rsid w:val="00BC5968"/>
    <w:rsid w:val="00BC7C35"/>
    <w:rsid w:val="00BD0F1A"/>
    <w:rsid w:val="00BD18E0"/>
    <w:rsid w:val="00BD44DA"/>
    <w:rsid w:val="00BD4B3C"/>
    <w:rsid w:val="00BD4B41"/>
    <w:rsid w:val="00BD6577"/>
    <w:rsid w:val="00BD6727"/>
    <w:rsid w:val="00BD747F"/>
    <w:rsid w:val="00BE149E"/>
    <w:rsid w:val="00BE2497"/>
    <w:rsid w:val="00BE32DE"/>
    <w:rsid w:val="00BE3469"/>
    <w:rsid w:val="00BE3F19"/>
    <w:rsid w:val="00BE42B3"/>
    <w:rsid w:val="00BE4DE2"/>
    <w:rsid w:val="00BE723D"/>
    <w:rsid w:val="00BE74C0"/>
    <w:rsid w:val="00BF0328"/>
    <w:rsid w:val="00BF2094"/>
    <w:rsid w:val="00BF2A38"/>
    <w:rsid w:val="00BF38EF"/>
    <w:rsid w:val="00BF44FD"/>
    <w:rsid w:val="00BF501C"/>
    <w:rsid w:val="00BF511E"/>
    <w:rsid w:val="00BF577A"/>
    <w:rsid w:val="00BF5A00"/>
    <w:rsid w:val="00BF7D8C"/>
    <w:rsid w:val="00C000F9"/>
    <w:rsid w:val="00C022AE"/>
    <w:rsid w:val="00C02468"/>
    <w:rsid w:val="00C02516"/>
    <w:rsid w:val="00C031B1"/>
    <w:rsid w:val="00C045BF"/>
    <w:rsid w:val="00C07D35"/>
    <w:rsid w:val="00C10712"/>
    <w:rsid w:val="00C11D64"/>
    <w:rsid w:val="00C12B1E"/>
    <w:rsid w:val="00C12B9E"/>
    <w:rsid w:val="00C13022"/>
    <w:rsid w:val="00C133E4"/>
    <w:rsid w:val="00C155FA"/>
    <w:rsid w:val="00C161B1"/>
    <w:rsid w:val="00C16CC5"/>
    <w:rsid w:val="00C21AD9"/>
    <w:rsid w:val="00C235EF"/>
    <w:rsid w:val="00C23E6D"/>
    <w:rsid w:val="00C2505B"/>
    <w:rsid w:val="00C30C3E"/>
    <w:rsid w:val="00C31800"/>
    <w:rsid w:val="00C326F0"/>
    <w:rsid w:val="00C3647C"/>
    <w:rsid w:val="00C37BB7"/>
    <w:rsid w:val="00C4151A"/>
    <w:rsid w:val="00C41747"/>
    <w:rsid w:val="00C41FA5"/>
    <w:rsid w:val="00C4232C"/>
    <w:rsid w:val="00C42E92"/>
    <w:rsid w:val="00C4453F"/>
    <w:rsid w:val="00C4526C"/>
    <w:rsid w:val="00C453C1"/>
    <w:rsid w:val="00C508FD"/>
    <w:rsid w:val="00C53F4C"/>
    <w:rsid w:val="00C54347"/>
    <w:rsid w:val="00C543C9"/>
    <w:rsid w:val="00C55C08"/>
    <w:rsid w:val="00C571A3"/>
    <w:rsid w:val="00C601CD"/>
    <w:rsid w:val="00C6186F"/>
    <w:rsid w:val="00C64118"/>
    <w:rsid w:val="00C649C1"/>
    <w:rsid w:val="00C65FB2"/>
    <w:rsid w:val="00C66203"/>
    <w:rsid w:val="00C66F2E"/>
    <w:rsid w:val="00C67E7F"/>
    <w:rsid w:val="00C70705"/>
    <w:rsid w:val="00C70AE9"/>
    <w:rsid w:val="00C72CB4"/>
    <w:rsid w:val="00C7545C"/>
    <w:rsid w:val="00C755E4"/>
    <w:rsid w:val="00C759CE"/>
    <w:rsid w:val="00C776C0"/>
    <w:rsid w:val="00C81043"/>
    <w:rsid w:val="00C81298"/>
    <w:rsid w:val="00C81FE4"/>
    <w:rsid w:val="00C8236C"/>
    <w:rsid w:val="00C82C8E"/>
    <w:rsid w:val="00C83DDA"/>
    <w:rsid w:val="00C84B9C"/>
    <w:rsid w:val="00C85527"/>
    <w:rsid w:val="00C861B8"/>
    <w:rsid w:val="00C91277"/>
    <w:rsid w:val="00C91422"/>
    <w:rsid w:val="00C918DD"/>
    <w:rsid w:val="00C93265"/>
    <w:rsid w:val="00C93633"/>
    <w:rsid w:val="00C95C07"/>
    <w:rsid w:val="00C96330"/>
    <w:rsid w:val="00C96FC0"/>
    <w:rsid w:val="00C9710C"/>
    <w:rsid w:val="00C97DC1"/>
    <w:rsid w:val="00CA2163"/>
    <w:rsid w:val="00CA304C"/>
    <w:rsid w:val="00CA4C86"/>
    <w:rsid w:val="00CA5588"/>
    <w:rsid w:val="00CA586B"/>
    <w:rsid w:val="00CA5990"/>
    <w:rsid w:val="00CA61DA"/>
    <w:rsid w:val="00CA7081"/>
    <w:rsid w:val="00CA7246"/>
    <w:rsid w:val="00CB0A5E"/>
    <w:rsid w:val="00CB0E3B"/>
    <w:rsid w:val="00CB14A1"/>
    <w:rsid w:val="00CB1B49"/>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D06FD"/>
    <w:rsid w:val="00CD0D3D"/>
    <w:rsid w:val="00CD16D6"/>
    <w:rsid w:val="00CD1EAA"/>
    <w:rsid w:val="00CD2C27"/>
    <w:rsid w:val="00CD4184"/>
    <w:rsid w:val="00CD465B"/>
    <w:rsid w:val="00CD473B"/>
    <w:rsid w:val="00CD474E"/>
    <w:rsid w:val="00CD56B6"/>
    <w:rsid w:val="00CD7EDE"/>
    <w:rsid w:val="00CE1F04"/>
    <w:rsid w:val="00CE2DDA"/>
    <w:rsid w:val="00CE40F0"/>
    <w:rsid w:val="00CE4A95"/>
    <w:rsid w:val="00CE5E59"/>
    <w:rsid w:val="00CE6891"/>
    <w:rsid w:val="00CE7A98"/>
    <w:rsid w:val="00CE7AA7"/>
    <w:rsid w:val="00CF0FF8"/>
    <w:rsid w:val="00CF22D1"/>
    <w:rsid w:val="00CF239F"/>
    <w:rsid w:val="00CF40F8"/>
    <w:rsid w:val="00CF4AF8"/>
    <w:rsid w:val="00CF5190"/>
    <w:rsid w:val="00CF5D45"/>
    <w:rsid w:val="00CF61F0"/>
    <w:rsid w:val="00CF71EC"/>
    <w:rsid w:val="00CF73BF"/>
    <w:rsid w:val="00CF7C32"/>
    <w:rsid w:val="00CF7D31"/>
    <w:rsid w:val="00CF7F9E"/>
    <w:rsid w:val="00D003A7"/>
    <w:rsid w:val="00D00E03"/>
    <w:rsid w:val="00D0145A"/>
    <w:rsid w:val="00D021AB"/>
    <w:rsid w:val="00D06417"/>
    <w:rsid w:val="00D07565"/>
    <w:rsid w:val="00D10E37"/>
    <w:rsid w:val="00D11BD9"/>
    <w:rsid w:val="00D1466F"/>
    <w:rsid w:val="00D14C56"/>
    <w:rsid w:val="00D1572E"/>
    <w:rsid w:val="00D1666F"/>
    <w:rsid w:val="00D17204"/>
    <w:rsid w:val="00D17397"/>
    <w:rsid w:val="00D2098D"/>
    <w:rsid w:val="00D21F0B"/>
    <w:rsid w:val="00D23BF6"/>
    <w:rsid w:val="00D25952"/>
    <w:rsid w:val="00D27611"/>
    <w:rsid w:val="00D278A7"/>
    <w:rsid w:val="00D27BBD"/>
    <w:rsid w:val="00D30090"/>
    <w:rsid w:val="00D321CA"/>
    <w:rsid w:val="00D32AC7"/>
    <w:rsid w:val="00D32BB7"/>
    <w:rsid w:val="00D32E8B"/>
    <w:rsid w:val="00D34538"/>
    <w:rsid w:val="00D3458F"/>
    <w:rsid w:val="00D367DF"/>
    <w:rsid w:val="00D3698F"/>
    <w:rsid w:val="00D3750B"/>
    <w:rsid w:val="00D406C2"/>
    <w:rsid w:val="00D42445"/>
    <w:rsid w:val="00D43651"/>
    <w:rsid w:val="00D43DBE"/>
    <w:rsid w:val="00D44291"/>
    <w:rsid w:val="00D464D3"/>
    <w:rsid w:val="00D4772B"/>
    <w:rsid w:val="00D5309C"/>
    <w:rsid w:val="00D5404B"/>
    <w:rsid w:val="00D554E2"/>
    <w:rsid w:val="00D57748"/>
    <w:rsid w:val="00D5796E"/>
    <w:rsid w:val="00D602AA"/>
    <w:rsid w:val="00D60BEB"/>
    <w:rsid w:val="00D61516"/>
    <w:rsid w:val="00D617CD"/>
    <w:rsid w:val="00D623AE"/>
    <w:rsid w:val="00D64513"/>
    <w:rsid w:val="00D64597"/>
    <w:rsid w:val="00D655A7"/>
    <w:rsid w:val="00D706D9"/>
    <w:rsid w:val="00D71084"/>
    <w:rsid w:val="00D72A39"/>
    <w:rsid w:val="00D72F27"/>
    <w:rsid w:val="00D749D4"/>
    <w:rsid w:val="00D74E4A"/>
    <w:rsid w:val="00D74EB9"/>
    <w:rsid w:val="00D76525"/>
    <w:rsid w:val="00D76531"/>
    <w:rsid w:val="00D76C39"/>
    <w:rsid w:val="00D76DCA"/>
    <w:rsid w:val="00D77D36"/>
    <w:rsid w:val="00D80EE2"/>
    <w:rsid w:val="00D81254"/>
    <w:rsid w:val="00D81DF9"/>
    <w:rsid w:val="00D82B84"/>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71EE"/>
    <w:rsid w:val="00DA0637"/>
    <w:rsid w:val="00DA0B1C"/>
    <w:rsid w:val="00DA1092"/>
    <w:rsid w:val="00DA1DE5"/>
    <w:rsid w:val="00DA2659"/>
    <w:rsid w:val="00DA2C48"/>
    <w:rsid w:val="00DA307D"/>
    <w:rsid w:val="00DA31CE"/>
    <w:rsid w:val="00DA4D84"/>
    <w:rsid w:val="00DA5054"/>
    <w:rsid w:val="00DA5D3C"/>
    <w:rsid w:val="00DA6F41"/>
    <w:rsid w:val="00DB01BD"/>
    <w:rsid w:val="00DB0359"/>
    <w:rsid w:val="00DB33BF"/>
    <w:rsid w:val="00DB3D0C"/>
    <w:rsid w:val="00DB4A01"/>
    <w:rsid w:val="00DB4C94"/>
    <w:rsid w:val="00DB5875"/>
    <w:rsid w:val="00DB618A"/>
    <w:rsid w:val="00DB69AE"/>
    <w:rsid w:val="00DB77CB"/>
    <w:rsid w:val="00DB7BA4"/>
    <w:rsid w:val="00DC0015"/>
    <w:rsid w:val="00DC061C"/>
    <w:rsid w:val="00DC1BD0"/>
    <w:rsid w:val="00DC261D"/>
    <w:rsid w:val="00DC29E4"/>
    <w:rsid w:val="00DC361C"/>
    <w:rsid w:val="00DC444B"/>
    <w:rsid w:val="00DC5F59"/>
    <w:rsid w:val="00DC63B1"/>
    <w:rsid w:val="00DD0BE5"/>
    <w:rsid w:val="00DD1B71"/>
    <w:rsid w:val="00DD29BD"/>
    <w:rsid w:val="00DD5AA9"/>
    <w:rsid w:val="00DD6EF2"/>
    <w:rsid w:val="00DD707E"/>
    <w:rsid w:val="00DE0615"/>
    <w:rsid w:val="00DE1ADB"/>
    <w:rsid w:val="00DE25D3"/>
    <w:rsid w:val="00DE2906"/>
    <w:rsid w:val="00DE3194"/>
    <w:rsid w:val="00DE3945"/>
    <w:rsid w:val="00DE3E1B"/>
    <w:rsid w:val="00DE42A9"/>
    <w:rsid w:val="00DE464C"/>
    <w:rsid w:val="00DE6970"/>
    <w:rsid w:val="00DE7123"/>
    <w:rsid w:val="00DE7B08"/>
    <w:rsid w:val="00DE7B20"/>
    <w:rsid w:val="00DF099F"/>
    <w:rsid w:val="00DF1BE0"/>
    <w:rsid w:val="00DF2C65"/>
    <w:rsid w:val="00DF3E5B"/>
    <w:rsid w:val="00DF4C4C"/>
    <w:rsid w:val="00DF5736"/>
    <w:rsid w:val="00DF622C"/>
    <w:rsid w:val="00DF7815"/>
    <w:rsid w:val="00E00147"/>
    <w:rsid w:val="00E006C6"/>
    <w:rsid w:val="00E00CCA"/>
    <w:rsid w:val="00E01EB8"/>
    <w:rsid w:val="00E01FBA"/>
    <w:rsid w:val="00E024C9"/>
    <w:rsid w:val="00E044C5"/>
    <w:rsid w:val="00E04DD4"/>
    <w:rsid w:val="00E050BD"/>
    <w:rsid w:val="00E06424"/>
    <w:rsid w:val="00E068B8"/>
    <w:rsid w:val="00E06B7E"/>
    <w:rsid w:val="00E06C00"/>
    <w:rsid w:val="00E070D0"/>
    <w:rsid w:val="00E07EAE"/>
    <w:rsid w:val="00E1056D"/>
    <w:rsid w:val="00E127ED"/>
    <w:rsid w:val="00E1344E"/>
    <w:rsid w:val="00E13B1A"/>
    <w:rsid w:val="00E15A65"/>
    <w:rsid w:val="00E15BAC"/>
    <w:rsid w:val="00E15D8D"/>
    <w:rsid w:val="00E1600D"/>
    <w:rsid w:val="00E20F86"/>
    <w:rsid w:val="00E2118C"/>
    <w:rsid w:val="00E2195C"/>
    <w:rsid w:val="00E24200"/>
    <w:rsid w:val="00E25EA7"/>
    <w:rsid w:val="00E27B67"/>
    <w:rsid w:val="00E27BFC"/>
    <w:rsid w:val="00E30CE3"/>
    <w:rsid w:val="00E313B4"/>
    <w:rsid w:val="00E33052"/>
    <w:rsid w:val="00E33184"/>
    <w:rsid w:val="00E342D7"/>
    <w:rsid w:val="00E36826"/>
    <w:rsid w:val="00E36A7A"/>
    <w:rsid w:val="00E372C2"/>
    <w:rsid w:val="00E37BEE"/>
    <w:rsid w:val="00E37FBC"/>
    <w:rsid w:val="00E40DDE"/>
    <w:rsid w:val="00E420E8"/>
    <w:rsid w:val="00E42769"/>
    <w:rsid w:val="00E42EA0"/>
    <w:rsid w:val="00E434BF"/>
    <w:rsid w:val="00E45420"/>
    <w:rsid w:val="00E45EC8"/>
    <w:rsid w:val="00E4636C"/>
    <w:rsid w:val="00E50997"/>
    <w:rsid w:val="00E51DDE"/>
    <w:rsid w:val="00E5283D"/>
    <w:rsid w:val="00E539B0"/>
    <w:rsid w:val="00E54A9F"/>
    <w:rsid w:val="00E566AA"/>
    <w:rsid w:val="00E57850"/>
    <w:rsid w:val="00E6159F"/>
    <w:rsid w:val="00E63841"/>
    <w:rsid w:val="00E63962"/>
    <w:rsid w:val="00E640BA"/>
    <w:rsid w:val="00E64473"/>
    <w:rsid w:val="00E64D57"/>
    <w:rsid w:val="00E6587E"/>
    <w:rsid w:val="00E65F46"/>
    <w:rsid w:val="00E661FF"/>
    <w:rsid w:val="00E6697D"/>
    <w:rsid w:val="00E70512"/>
    <w:rsid w:val="00E70ABF"/>
    <w:rsid w:val="00E71679"/>
    <w:rsid w:val="00E72AA2"/>
    <w:rsid w:val="00E7419B"/>
    <w:rsid w:val="00E74FCC"/>
    <w:rsid w:val="00E7671D"/>
    <w:rsid w:val="00E770B7"/>
    <w:rsid w:val="00E77AA9"/>
    <w:rsid w:val="00E77B1A"/>
    <w:rsid w:val="00E8034C"/>
    <w:rsid w:val="00E805C9"/>
    <w:rsid w:val="00E80FC2"/>
    <w:rsid w:val="00E81885"/>
    <w:rsid w:val="00E81B49"/>
    <w:rsid w:val="00E820B0"/>
    <w:rsid w:val="00E82D00"/>
    <w:rsid w:val="00E82D18"/>
    <w:rsid w:val="00E85354"/>
    <w:rsid w:val="00E86032"/>
    <w:rsid w:val="00E8791C"/>
    <w:rsid w:val="00E87A4B"/>
    <w:rsid w:val="00E90935"/>
    <w:rsid w:val="00E931A7"/>
    <w:rsid w:val="00E942A8"/>
    <w:rsid w:val="00E94662"/>
    <w:rsid w:val="00E9532A"/>
    <w:rsid w:val="00E95642"/>
    <w:rsid w:val="00E95C98"/>
    <w:rsid w:val="00EA01EA"/>
    <w:rsid w:val="00EA3AC0"/>
    <w:rsid w:val="00EA452C"/>
    <w:rsid w:val="00EA6233"/>
    <w:rsid w:val="00EA66B8"/>
    <w:rsid w:val="00EA79E8"/>
    <w:rsid w:val="00EA7EF9"/>
    <w:rsid w:val="00EB2062"/>
    <w:rsid w:val="00EB23AD"/>
    <w:rsid w:val="00EB2A78"/>
    <w:rsid w:val="00EB43D3"/>
    <w:rsid w:val="00EB52B4"/>
    <w:rsid w:val="00EB7098"/>
    <w:rsid w:val="00EC04FC"/>
    <w:rsid w:val="00EC09C7"/>
    <w:rsid w:val="00EC2C14"/>
    <w:rsid w:val="00EC3C55"/>
    <w:rsid w:val="00EC4030"/>
    <w:rsid w:val="00EC49E5"/>
    <w:rsid w:val="00EC4DF7"/>
    <w:rsid w:val="00EC57A8"/>
    <w:rsid w:val="00EC71B3"/>
    <w:rsid w:val="00EC7268"/>
    <w:rsid w:val="00ED19FF"/>
    <w:rsid w:val="00ED27F3"/>
    <w:rsid w:val="00ED38E1"/>
    <w:rsid w:val="00ED39B0"/>
    <w:rsid w:val="00ED40DE"/>
    <w:rsid w:val="00ED65EC"/>
    <w:rsid w:val="00ED7E72"/>
    <w:rsid w:val="00EE03DF"/>
    <w:rsid w:val="00EE0DD2"/>
    <w:rsid w:val="00EE1A17"/>
    <w:rsid w:val="00EE2DC1"/>
    <w:rsid w:val="00EE5685"/>
    <w:rsid w:val="00EE6084"/>
    <w:rsid w:val="00EE6E66"/>
    <w:rsid w:val="00EF0B94"/>
    <w:rsid w:val="00EF0F0B"/>
    <w:rsid w:val="00EF246D"/>
    <w:rsid w:val="00EF32DF"/>
    <w:rsid w:val="00EF330C"/>
    <w:rsid w:val="00EF4098"/>
    <w:rsid w:val="00EF431C"/>
    <w:rsid w:val="00EF6045"/>
    <w:rsid w:val="00F0268A"/>
    <w:rsid w:val="00F03A03"/>
    <w:rsid w:val="00F04BDD"/>
    <w:rsid w:val="00F05E95"/>
    <w:rsid w:val="00F071DE"/>
    <w:rsid w:val="00F07591"/>
    <w:rsid w:val="00F1238A"/>
    <w:rsid w:val="00F12F16"/>
    <w:rsid w:val="00F137A0"/>
    <w:rsid w:val="00F14368"/>
    <w:rsid w:val="00F14762"/>
    <w:rsid w:val="00F204A5"/>
    <w:rsid w:val="00F20C02"/>
    <w:rsid w:val="00F21C0C"/>
    <w:rsid w:val="00F226B2"/>
    <w:rsid w:val="00F23A8D"/>
    <w:rsid w:val="00F24536"/>
    <w:rsid w:val="00F24874"/>
    <w:rsid w:val="00F24ABD"/>
    <w:rsid w:val="00F26626"/>
    <w:rsid w:val="00F27231"/>
    <w:rsid w:val="00F2786F"/>
    <w:rsid w:val="00F313FE"/>
    <w:rsid w:val="00F31B61"/>
    <w:rsid w:val="00F33A76"/>
    <w:rsid w:val="00F33E34"/>
    <w:rsid w:val="00F344D1"/>
    <w:rsid w:val="00F34B0B"/>
    <w:rsid w:val="00F3630F"/>
    <w:rsid w:val="00F3690B"/>
    <w:rsid w:val="00F3746A"/>
    <w:rsid w:val="00F4104D"/>
    <w:rsid w:val="00F415DC"/>
    <w:rsid w:val="00F428E1"/>
    <w:rsid w:val="00F445D4"/>
    <w:rsid w:val="00F4682D"/>
    <w:rsid w:val="00F477CC"/>
    <w:rsid w:val="00F50296"/>
    <w:rsid w:val="00F5031D"/>
    <w:rsid w:val="00F52605"/>
    <w:rsid w:val="00F53AA1"/>
    <w:rsid w:val="00F53AE4"/>
    <w:rsid w:val="00F54D40"/>
    <w:rsid w:val="00F5638E"/>
    <w:rsid w:val="00F57609"/>
    <w:rsid w:val="00F6064D"/>
    <w:rsid w:val="00F60DE8"/>
    <w:rsid w:val="00F61733"/>
    <w:rsid w:val="00F618B2"/>
    <w:rsid w:val="00F65430"/>
    <w:rsid w:val="00F67411"/>
    <w:rsid w:val="00F76C2C"/>
    <w:rsid w:val="00F802E9"/>
    <w:rsid w:val="00F802EB"/>
    <w:rsid w:val="00F81736"/>
    <w:rsid w:val="00F83252"/>
    <w:rsid w:val="00F835DA"/>
    <w:rsid w:val="00F83B3C"/>
    <w:rsid w:val="00F85934"/>
    <w:rsid w:val="00F8665F"/>
    <w:rsid w:val="00F92DE0"/>
    <w:rsid w:val="00F9324F"/>
    <w:rsid w:val="00F9335F"/>
    <w:rsid w:val="00F93BBF"/>
    <w:rsid w:val="00F93FA3"/>
    <w:rsid w:val="00F944E4"/>
    <w:rsid w:val="00F952F4"/>
    <w:rsid w:val="00F95659"/>
    <w:rsid w:val="00F95821"/>
    <w:rsid w:val="00F96E26"/>
    <w:rsid w:val="00FA13D4"/>
    <w:rsid w:val="00FA2B86"/>
    <w:rsid w:val="00FA46F5"/>
    <w:rsid w:val="00FB09B6"/>
    <w:rsid w:val="00FB2363"/>
    <w:rsid w:val="00FB4511"/>
    <w:rsid w:val="00FB57DD"/>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DF4"/>
    <w:rsid w:val="00FE51E3"/>
    <w:rsid w:val="00FE69F1"/>
    <w:rsid w:val="00FE6E73"/>
    <w:rsid w:val="00FE7CCA"/>
    <w:rsid w:val="00FF072D"/>
    <w:rsid w:val="00FF20C3"/>
    <w:rsid w:val="00FF4300"/>
    <w:rsid w:val="00FF4893"/>
    <w:rsid w:val="00FF544E"/>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70F1A"/>
  <w15:docId w15:val="{9EE5986C-40EB-4AE0-A91C-500A0101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ương"/>
    <w:next w:val="Normal"/>
    <w:link w:val="Heading1Char"/>
    <w:uiPriority w:val="9"/>
    <w:unhideWhenUsed/>
    <w:qFormat/>
    <w:rsid w:val="003004E2"/>
    <w:pPr>
      <w:keepNext/>
      <w:keepLines/>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3004E2"/>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ương Char"/>
    <w:link w:val="Heading1"/>
    <w:uiPriority w:val="9"/>
    <w:rsid w:val="003004E2"/>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6078FE"/>
    <w:pPr>
      <w:ind w:left="720"/>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3004E2"/>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26"/>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037355"/>
    <w:pPr>
      <w:numPr>
        <w:numId w:val="28"/>
      </w:numPr>
      <w:spacing w:after="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Normal"/>
    <w:uiPriority w:val="1"/>
    <w:qFormat/>
    <w:rsid w:val="008C7231"/>
    <w:pPr>
      <w:spacing w:before="480" w:after="480"/>
    </w:pPr>
    <w:rPr>
      <w:rFonts w:eastAsiaTheme="minorHAnsi" w:cstheme="minorBidi"/>
      <w:b/>
      <w:caps/>
      <w:color w:val="auto"/>
      <w:sz w:val="28"/>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6</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4</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27</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6</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32</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37</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44</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43</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3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47</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3</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7</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8</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9</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1</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5</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7</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48</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6</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45</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49</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50</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5</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18</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51</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0</b:RefOrder>
  </b:Source>
  <b:Source>
    <b:Tag>Gui63</b:Tag>
    <b:SourceType>Book</b:SourceType>
    <b:Guid>{30D5A831-0E1B-4E4A-A923-227F92BBCF3E}</b:Guid>
    <b:Author>
      <b:Author>
        <b:Corporate>Guinier</b:Corporate>
      </b:Author>
    </b:Author>
    <b:Title>Imperfect Crystals and Amorphous Bodies , X-ray diffraction in Crystals</b:Title>
    <b:Year>1963</b:Year>
    <b:RefOrder>41</b:RefOrder>
  </b:Source>
  <b:Source>
    <b:Tag>KVG</b:Tag>
    <b:SourceType>Book</b:SourceType>
    <b:Guid>{7A009667-545E-4DFD-A945-E0C7BE34E103}</b:Guid>
    <b:Author>
      <b:Author>
        <b:Corporate>KV Gopinath M Pharm PhD, CPhT Tirumala Tirupati Devasthanams</b:Corporate>
      </b:Author>
    </b:Author>
    <b:Title>X – Ray Diffraction.</b:Title>
    <b:RefOrder>40</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42</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52</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14</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2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2</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29</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8</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5</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4</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3</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13</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30</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28</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36</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31</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24</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22</b:RefOrder>
  </b:Source>
  <b:Source>
    <b:Tag>RDa94</b:Tag>
    <b:SourceType>JournalArticle</b:SourceType>
    <b:Guid>{82D1FF2B-2C4F-40D5-811E-07EB1D46AEB5}</b:Guid>
    <b:Author>
      <b:Author>
        <b:Corporate>R. Davis, H.M. Bryson,</b:Corporate>
      </b:Author>
    </b:Author>
    <b:Title>Levofloxacin, Drugs 47 (4) 677–700</b:Title>
    <b:Year>1994</b:Year>
    <b:RefOrder>21</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19</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12</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3</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4</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25</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16</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5</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6</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10</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A6200E6-3CEA-43E9-B647-F0B5ADCF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3068</Words>
  <Characters>17493</Characters>
  <Application>Microsoft Office Word</Application>
  <DocSecurity>0</DocSecurity>
  <Lines>145</Lines>
  <Paragraphs>41</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41-PS)</cp:lastModifiedBy>
  <cp:revision>2</cp:revision>
  <cp:lastPrinted>2022-06-22T05:18:00Z</cp:lastPrinted>
  <dcterms:created xsi:type="dcterms:W3CDTF">2023-08-26T08:11:00Z</dcterms:created>
  <dcterms:modified xsi:type="dcterms:W3CDTF">2023-08-2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ies>
</file>